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D6C9C" w14:textId="764DE576" w:rsidR="32B2D4B1" w:rsidRPr="00902CFC" w:rsidRDefault="32B2D4B1" w:rsidP="32B2D4B1">
      <w:pPr>
        <w:jc w:val="center"/>
        <w:rPr>
          <w:b/>
          <w:bCs/>
          <w:sz w:val="32"/>
          <w:szCs w:val="32"/>
        </w:rPr>
      </w:pPr>
      <w:r w:rsidRPr="00902CFC">
        <w:rPr>
          <w:b/>
          <w:bCs/>
          <w:sz w:val="32"/>
          <w:szCs w:val="32"/>
        </w:rPr>
        <w:t>TABLE OF CONTENTS</w:t>
      </w:r>
    </w:p>
    <w:p w14:paraId="39326148" w14:textId="3F385DDD" w:rsidR="32B2D4B1" w:rsidRPr="00902CFC" w:rsidRDefault="32B2D4B1" w:rsidP="00887CBC">
      <w:pPr>
        <w:pStyle w:val="ListParagraph"/>
        <w:numPr>
          <w:ilvl w:val="0"/>
          <w:numId w:val="2"/>
        </w:numPr>
      </w:pPr>
      <w:r w:rsidRPr="00902CFC">
        <w:rPr>
          <w:b/>
          <w:bCs/>
        </w:rPr>
        <w:t>Introduction</w:t>
      </w:r>
      <w:r w:rsidR="00887CBC">
        <w:rPr>
          <w:b/>
          <w:bCs/>
        </w:rPr>
        <w:t xml:space="preserve"> &amp; </w:t>
      </w:r>
      <w:r w:rsidRPr="00887CBC">
        <w:rPr>
          <w:b/>
          <w:bCs/>
        </w:rPr>
        <w:t>Literature survey</w:t>
      </w:r>
    </w:p>
    <w:p w14:paraId="151D7834" w14:textId="5035CDEA" w:rsidR="00902CFC" w:rsidRPr="00887CBC" w:rsidRDefault="00902CFC" w:rsidP="00887CBC">
      <w:pPr>
        <w:pStyle w:val="ListParagraph"/>
        <w:numPr>
          <w:ilvl w:val="1"/>
          <w:numId w:val="4"/>
        </w:numPr>
      </w:pPr>
      <w:r w:rsidRPr="00902CFC">
        <w:rPr>
          <w:b/>
          <w:bCs/>
        </w:rPr>
        <w:t>Remote sensing for invasive species detection</w:t>
      </w:r>
    </w:p>
    <w:p w14:paraId="3B296D70" w14:textId="024B541D" w:rsidR="00887CBC" w:rsidRPr="00887CBC" w:rsidRDefault="00887CBC" w:rsidP="00887CBC">
      <w:pPr>
        <w:pStyle w:val="ListParagraph"/>
        <w:numPr>
          <w:ilvl w:val="1"/>
          <w:numId w:val="4"/>
        </w:numPr>
      </w:pPr>
      <w:r w:rsidRPr="00902CFC">
        <w:rPr>
          <w:b/>
          <w:bCs/>
        </w:rPr>
        <w:t>Existing datasets (satellite imagery)</w:t>
      </w:r>
    </w:p>
    <w:p w14:paraId="1FB513C6" w14:textId="1EE68FF0" w:rsidR="00887CBC" w:rsidRPr="00887CBC" w:rsidRDefault="00887CBC" w:rsidP="00887CBC">
      <w:pPr>
        <w:pStyle w:val="ListParagraph"/>
        <w:numPr>
          <w:ilvl w:val="1"/>
          <w:numId w:val="4"/>
        </w:numPr>
      </w:pPr>
      <w:proofErr w:type="spellStart"/>
      <w:r w:rsidRPr="00902CFC">
        <w:rPr>
          <w:b/>
          <w:bCs/>
        </w:rPr>
        <w:t>Chromolaena</w:t>
      </w:r>
      <w:proofErr w:type="spellEnd"/>
      <w:r w:rsidRPr="00902CFC">
        <w:rPr>
          <w:b/>
          <w:bCs/>
        </w:rPr>
        <w:t xml:space="preserve"> </w:t>
      </w:r>
      <w:proofErr w:type="spellStart"/>
      <w:r w:rsidRPr="00902CFC">
        <w:rPr>
          <w:b/>
          <w:bCs/>
        </w:rPr>
        <w:t>odorata</w:t>
      </w:r>
      <w:proofErr w:type="spellEnd"/>
      <w:r w:rsidRPr="00902CFC">
        <w:rPr>
          <w:b/>
          <w:bCs/>
        </w:rPr>
        <w:t xml:space="preserve"> in Nepal</w:t>
      </w:r>
    </w:p>
    <w:p w14:paraId="6E933069" w14:textId="08744C01" w:rsidR="00887CBC" w:rsidRPr="00887CBC" w:rsidRDefault="00887CBC" w:rsidP="00887CBC">
      <w:pPr>
        <w:pStyle w:val="ListParagraph"/>
        <w:numPr>
          <w:ilvl w:val="1"/>
          <w:numId w:val="4"/>
        </w:numPr>
        <w:rPr>
          <w:b/>
        </w:rPr>
      </w:pPr>
      <w:r w:rsidRPr="00887CBC">
        <w:rPr>
          <w:b/>
        </w:rPr>
        <w:t>Climate change effects on biodiversity</w:t>
      </w:r>
    </w:p>
    <w:p w14:paraId="0FCAE7CF" w14:textId="77777777" w:rsidR="008C78A4" w:rsidRPr="00902CFC" w:rsidRDefault="008C78A4" w:rsidP="008C78A4">
      <w:pPr>
        <w:pStyle w:val="ListParagraph"/>
        <w:ind w:left="1440"/>
      </w:pPr>
    </w:p>
    <w:p w14:paraId="73FD15BF" w14:textId="61F68C98" w:rsidR="32B2D4B1" w:rsidRPr="00902CFC" w:rsidRDefault="32B2D4B1" w:rsidP="32B2D4B1">
      <w:pPr>
        <w:pStyle w:val="ListParagraph"/>
        <w:numPr>
          <w:ilvl w:val="0"/>
          <w:numId w:val="2"/>
        </w:numPr>
      </w:pPr>
      <w:r w:rsidRPr="00902CFC">
        <w:rPr>
          <w:b/>
          <w:bCs/>
        </w:rPr>
        <w:t>Problem formulation and initial results</w:t>
      </w:r>
    </w:p>
    <w:p w14:paraId="55A12284" w14:textId="0E2D80A3" w:rsidR="00D00A66" w:rsidRPr="00902CFC" w:rsidRDefault="00D00A66" w:rsidP="00887CBC">
      <w:pPr>
        <w:pStyle w:val="ListParagraph"/>
        <w:numPr>
          <w:ilvl w:val="1"/>
          <w:numId w:val="5"/>
        </w:numPr>
      </w:pPr>
      <w:r w:rsidRPr="00902CFC">
        <w:rPr>
          <w:b/>
          <w:bCs/>
        </w:rPr>
        <w:t>Unsupervised classification &amp; label propagation</w:t>
      </w:r>
    </w:p>
    <w:p w14:paraId="48CC310E" w14:textId="762BAE03" w:rsidR="32B2D4B1" w:rsidRPr="00902CFC" w:rsidRDefault="32B2D4B1" w:rsidP="00887CBC">
      <w:pPr>
        <w:pStyle w:val="ListParagraph"/>
        <w:numPr>
          <w:ilvl w:val="1"/>
          <w:numId w:val="5"/>
        </w:numPr>
      </w:pPr>
      <w:r w:rsidRPr="00902CFC">
        <w:rPr>
          <w:b/>
          <w:bCs/>
        </w:rPr>
        <w:t>Results from Landsat + Field survey results</w:t>
      </w:r>
    </w:p>
    <w:p w14:paraId="04BFA3AD" w14:textId="77777777" w:rsidR="008C78A4" w:rsidRPr="00902CFC" w:rsidRDefault="008C78A4" w:rsidP="008C78A4">
      <w:pPr>
        <w:pStyle w:val="ListParagraph"/>
        <w:ind w:left="1440"/>
      </w:pPr>
    </w:p>
    <w:p w14:paraId="016D5313" w14:textId="0FA1D717" w:rsidR="32B2D4B1" w:rsidRPr="00902CFC" w:rsidRDefault="32B2D4B1" w:rsidP="32B2D4B1">
      <w:pPr>
        <w:pStyle w:val="ListParagraph"/>
        <w:numPr>
          <w:ilvl w:val="0"/>
          <w:numId w:val="2"/>
        </w:numPr>
      </w:pPr>
      <w:r w:rsidRPr="00902CFC">
        <w:rPr>
          <w:b/>
          <w:bCs/>
        </w:rPr>
        <w:t>Future work ideas</w:t>
      </w:r>
    </w:p>
    <w:p w14:paraId="45FBD431" w14:textId="1DE01E33" w:rsidR="32B2D4B1" w:rsidRPr="00902CFC" w:rsidRDefault="32B2D4B1" w:rsidP="00887CBC">
      <w:pPr>
        <w:pStyle w:val="ListParagraph"/>
        <w:numPr>
          <w:ilvl w:val="1"/>
          <w:numId w:val="6"/>
        </w:numPr>
      </w:pPr>
      <w:r w:rsidRPr="00902CFC">
        <w:rPr>
          <w:b/>
          <w:bCs/>
        </w:rPr>
        <w:t>Temporal dimension and projection (forecasts)</w:t>
      </w:r>
    </w:p>
    <w:p w14:paraId="152A4576" w14:textId="3FA3A2DC" w:rsidR="32B2D4B1" w:rsidRPr="00902CFC" w:rsidRDefault="32B2D4B1" w:rsidP="00887CBC">
      <w:pPr>
        <w:pStyle w:val="ListParagraph"/>
        <w:numPr>
          <w:ilvl w:val="1"/>
          <w:numId w:val="6"/>
        </w:numPr>
      </w:pPr>
      <w:r w:rsidRPr="00902CFC">
        <w:rPr>
          <w:b/>
          <w:bCs/>
        </w:rPr>
        <w:t>Incorporating other data (temperature, human activity</w:t>
      </w:r>
      <w:r w:rsidR="008C78A4" w:rsidRPr="00902CFC">
        <w:rPr>
          <w:b/>
          <w:bCs/>
        </w:rPr>
        <w:t>)</w:t>
      </w:r>
    </w:p>
    <w:p w14:paraId="03AB9942" w14:textId="77777777" w:rsidR="008C78A4" w:rsidRPr="00902CFC" w:rsidRDefault="008C78A4" w:rsidP="008C78A4">
      <w:pPr>
        <w:pStyle w:val="ListParagraph"/>
        <w:ind w:left="1440"/>
      </w:pPr>
    </w:p>
    <w:p w14:paraId="4F4A76CF" w14:textId="0DE400F0" w:rsidR="32B2D4B1" w:rsidRPr="00902CFC" w:rsidRDefault="18280120" w:rsidP="18280120">
      <w:pPr>
        <w:pStyle w:val="ListParagraph"/>
        <w:numPr>
          <w:ilvl w:val="0"/>
          <w:numId w:val="2"/>
        </w:numPr>
      </w:pPr>
      <w:r w:rsidRPr="00902CFC">
        <w:rPr>
          <w:b/>
          <w:bCs/>
        </w:rPr>
        <w:t>Possible directions using machine learning techniques</w:t>
      </w:r>
    </w:p>
    <w:p w14:paraId="7AFB5F30" w14:textId="6724B28F" w:rsidR="32B2D4B1" w:rsidRPr="00887CBC" w:rsidRDefault="32B2D4B1" w:rsidP="00887CBC">
      <w:pPr>
        <w:pStyle w:val="ListParagraph"/>
        <w:numPr>
          <w:ilvl w:val="1"/>
          <w:numId w:val="7"/>
        </w:numPr>
      </w:pPr>
      <w:r w:rsidRPr="00887CBC">
        <w:rPr>
          <w:b/>
          <w:bCs/>
        </w:rPr>
        <w:t>Cycle consistent GANs/ convolutional LSTMs</w:t>
      </w:r>
    </w:p>
    <w:p w14:paraId="310188A4" w14:textId="53D61E25" w:rsidR="008C78A4" w:rsidRPr="00887CBC" w:rsidRDefault="008C78A4" w:rsidP="00887CBC">
      <w:pPr>
        <w:pStyle w:val="ListParagraph"/>
        <w:numPr>
          <w:ilvl w:val="1"/>
          <w:numId w:val="7"/>
        </w:numPr>
      </w:pPr>
      <w:r w:rsidRPr="00887CBC">
        <w:rPr>
          <w:b/>
          <w:bCs/>
        </w:rPr>
        <w:t>Transfer Learning</w:t>
      </w:r>
    </w:p>
    <w:p w14:paraId="74D871B0" w14:textId="39B006CC" w:rsidR="32B2D4B1" w:rsidRPr="00887CBC" w:rsidRDefault="32B2D4B1" w:rsidP="00887CBC">
      <w:pPr>
        <w:pStyle w:val="ListParagraph"/>
        <w:numPr>
          <w:ilvl w:val="1"/>
          <w:numId w:val="7"/>
        </w:numPr>
      </w:pPr>
      <w:r w:rsidRPr="00887CBC">
        <w:rPr>
          <w:b/>
          <w:bCs/>
        </w:rPr>
        <w:t>Theory guided ML (model of diffusion, species competition)</w:t>
      </w:r>
    </w:p>
    <w:p w14:paraId="6D16C332" w14:textId="56C5923D" w:rsidR="32B2D4B1" w:rsidRPr="00887CBC" w:rsidRDefault="14D76375" w:rsidP="00887CBC">
      <w:pPr>
        <w:pStyle w:val="ListParagraph"/>
        <w:numPr>
          <w:ilvl w:val="1"/>
          <w:numId w:val="7"/>
        </w:numPr>
      </w:pPr>
      <w:r w:rsidRPr="00887CBC">
        <w:rPr>
          <w:b/>
          <w:bCs/>
        </w:rPr>
        <w:t>Abduction loop (for informing field survey</w:t>
      </w:r>
      <w:commentRangeStart w:id="0"/>
      <w:commentRangeEnd w:id="0"/>
      <w:r w:rsidRPr="00887CBC">
        <w:commentReference w:id="0"/>
      </w:r>
      <w:r w:rsidRPr="00887CBC">
        <w:rPr>
          <w:b/>
          <w:bCs/>
        </w:rPr>
        <w:t>s)</w:t>
      </w:r>
    </w:p>
    <w:p w14:paraId="7C46BAC9" w14:textId="454ED54E" w:rsidR="00BF77BD" w:rsidRPr="00BF77BD" w:rsidRDefault="00BF77BD" w:rsidP="00BF77BD">
      <w:pPr>
        <w:pStyle w:val="Heading1"/>
      </w:pPr>
      <w:r>
        <w:t>Introduction</w:t>
      </w:r>
    </w:p>
    <w:p w14:paraId="17B1FD11" w14:textId="610FF915" w:rsidR="00BF77BD" w:rsidRDefault="008C78A4" w:rsidP="18280120">
      <w:pPr>
        <w:pStyle w:val="Heading1"/>
      </w:pPr>
      <w:r>
        <w:t>Literature Survey</w:t>
      </w:r>
    </w:p>
    <w:p w14:paraId="2A2B722C" w14:textId="02F8A030" w:rsidR="008C78A4" w:rsidRDefault="008C78A4" w:rsidP="008C78A4">
      <w:pPr>
        <w:pStyle w:val="Heading1"/>
      </w:pPr>
      <w:r>
        <w:t>Problem formulation and initial results</w:t>
      </w:r>
    </w:p>
    <w:p w14:paraId="3C99C64A" w14:textId="77777777" w:rsidR="00067291" w:rsidRDefault="00067291" w:rsidP="008C78A4"/>
    <w:p w14:paraId="4F668D63" w14:textId="441A92C5" w:rsidR="008C78A4" w:rsidRPr="00067291" w:rsidRDefault="00067291" w:rsidP="008C78A4">
      <w:pPr>
        <w:rPr>
          <w:b/>
        </w:rPr>
      </w:pPr>
      <w:r w:rsidRPr="00067291">
        <w:rPr>
          <w:b/>
        </w:rPr>
        <w:t>Methodology overview:</w:t>
      </w:r>
      <w:r>
        <w:rPr>
          <w:b/>
        </w:rPr>
        <w:t xml:space="preserve"> </w:t>
      </w:r>
      <w:r>
        <w:t>For our initial w</w:t>
      </w:r>
      <w:r w:rsidR="001E1FAD">
        <w:t>e adopt</w:t>
      </w:r>
      <w:r>
        <w:t>ed</w:t>
      </w:r>
      <w:r w:rsidR="001E1FAD">
        <w:t xml:space="preserve"> an unsupervised learning approach</w:t>
      </w:r>
      <w:r>
        <w:t xml:space="preserve"> with label propagation</w:t>
      </w:r>
      <w:r w:rsidR="001E1FAD">
        <w:t xml:space="preserve"> and test</w:t>
      </w:r>
      <w:r>
        <w:t>ed</w:t>
      </w:r>
      <w:r w:rsidR="001E1FAD">
        <w:t xml:space="preserve"> cluster memberships of known reference locations. Before describing the initial results, we begin with a high level description of the clustering problem.</w:t>
      </w:r>
    </w:p>
    <w:p w14:paraId="7916B9FC" w14:textId="5644B7FA" w:rsidR="00E87F09" w:rsidRDefault="001E1FAD" w:rsidP="008C78A4">
      <w:pPr>
        <w:rPr>
          <w:rFonts w:eastAsiaTheme="minorEastAsia"/>
        </w:rPr>
      </w:pPr>
      <w:r>
        <w:t xml:space="preserve">Given a collection of points </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r>
              <w:rPr>
                <w:rFonts w:ascii="Cambria Math" w:hAnsi="Cambria Math"/>
              </w:rPr>
              <m:t>:i=1,2,…n</m:t>
            </m:r>
          </m:e>
        </m:d>
      </m:oMath>
      <w:r>
        <w:rPr>
          <w:rFonts w:eastAsiaTheme="minorEastAsia"/>
        </w:rPr>
        <w:t xml:space="preserve"> and number of clusters </w:t>
      </w:r>
      <m:oMath>
        <m:r>
          <w:rPr>
            <w:rFonts w:ascii="Cambria Math" w:eastAsiaTheme="minorEastAsia" w:hAnsi="Cambria Math"/>
          </w:rPr>
          <m:t>K</m:t>
        </m:r>
      </m:oMath>
      <w:r>
        <w:rPr>
          <w:rFonts w:eastAsiaTheme="minorEastAsia"/>
        </w:rPr>
        <w:t xml:space="preserve">, a clustering algorithm produces a partition </w:t>
      </w:r>
      <m:oMath>
        <m:r>
          <m:rPr>
            <m:sty m:val="p"/>
          </m:rP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oMath>
      <w:r>
        <w:rPr>
          <w:rFonts w:eastAsiaTheme="minorEastAsia"/>
        </w:rPr>
        <w:t xml:space="preserve"> are disjoint non-empty subsets that cover set </w:t>
      </w:r>
      <m:oMath>
        <m:r>
          <w:rPr>
            <w:rFonts w:ascii="Cambria Math" w:hAnsi="Cambria Math"/>
          </w:rPr>
          <m:t>X</m:t>
        </m:r>
      </m:oMath>
      <w:r>
        <w:rPr>
          <w:rFonts w:eastAsiaTheme="minorEastAsia"/>
        </w:rPr>
        <w:t>. (</w:t>
      </w:r>
      <m:oMath>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j</m:t>
                </m:r>
              </m:sub>
            </m:sSub>
          </m:e>
        </m:nary>
        <m:r>
          <w:rPr>
            <w:rFonts w:ascii="Cambria Math" w:eastAsiaTheme="minorEastAsia" w:hAnsi="Cambria Math"/>
          </w:rPr>
          <m:t xml:space="preserve">=X;   </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j</m:t>
            </m:r>
          </m:sub>
        </m:sSub>
        <m:r>
          <w:rPr>
            <w:rFonts w:ascii="Cambria Math" w:eastAsiaTheme="minorEastAsia" w:hAnsi="Cambria Math"/>
          </w:rPr>
          <m:t xml:space="preserve">=ϕ, i≠j;  and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1,  i=1,…k)</m:t>
        </m:r>
      </m:oMath>
      <w:r w:rsidR="00E87F09">
        <w:rPr>
          <w:rFonts w:eastAsiaTheme="minorEastAsia"/>
        </w:rPr>
        <w:t xml:space="preserve">. </w:t>
      </w:r>
      <w:r w:rsidR="00067291">
        <w:rPr>
          <w:rFonts w:eastAsiaTheme="minorEastAsia"/>
        </w:rPr>
        <w:t xml:space="preserve"> </w:t>
      </w:r>
      <w:r w:rsidR="00E87F09">
        <w:rPr>
          <w:rFonts w:eastAsiaTheme="minorEastAsia"/>
        </w:rPr>
        <w:t xml:space="preserve">K-means clustering is a well-known clustering algorithm that begins with randomly initialized cluster centers and iteratively recomputes cluster centers until convergence, or max iterations is reached. In order to recompute cluster centers in each iteration, each point in the collection is assigned to its closest cluster center according to some distance function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r>
          <w:rPr>
            <w:rFonts w:ascii="Cambria Math" w:eastAsiaTheme="minorEastAsia" w:hAnsi="Cambria Math"/>
          </w:rPr>
          <m:t>)</m:t>
        </m:r>
      </m:oMath>
      <w:r w:rsidR="00E87F09">
        <w:rPr>
          <w:rFonts w:eastAsiaTheme="minorEastAsia"/>
        </w:rPr>
        <w:t>. The algorithm can be written down as follows:</w:t>
      </w:r>
    </w:p>
    <w:p w14:paraId="57774BA9" w14:textId="294E233C" w:rsidR="001E1FAD" w:rsidRDefault="00E87F09" w:rsidP="00E87F09">
      <w:pPr>
        <w:pStyle w:val="ListParagraph"/>
        <w:numPr>
          <w:ilvl w:val="0"/>
          <w:numId w:val="3"/>
        </w:numPr>
        <w:rPr>
          <w:rFonts w:eastAsiaTheme="minorEastAsia"/>
        </w:rPr>
      </w:pPr>
      <w:r>
        <w:rPr>
          <w:rFonts w:eastAsiaTheme="minorEastAsia"/>
        </w:rPr>
        <w:t xml:space="preserve">Initialize cluster center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oMath>
      <w:r>
        <w:rPr>
          <w:rFonts w:eastAsiaTheme="minorEastAsia"/>
        </w:rPr>
        <w:t xml:space="preserve"> by randomly choosing any K examples.</w:t>
      </w:r>
    </w:p>
    <w:p w14:paraId="58CD7550" w14:textId="5C3A6134" w:rsidR="00E87F09" w:rsidRDefault="00E87F09" w:rsidP="00E87F09">
      <w:pPr>
        <w:pStyle w:val="ListParagraph"/>
        <w:numPr>
          <w:ilvl w:val="0"/>
          <w:numId w:val="3"/>
        </w:numPr>
        <w:rPr>
          <w:rFonts w:eastAsiaTheme="minorEastAsia"/>
        </w:rPr>
      </w:pPr>
      <w:r>
        <w:rPr>
          <w:rFonts w:eastAsiaTheme="minorEastAsia"/>
        </w:rPr>
        <w:t xml:space="preserve">Assign each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to its closest cluster center to produce the partition.</w:t>
      </w:r>
    </w:p>
    <w:p w14:paraId="3B3CDE88" w14:textId="46AFE5ED" w:rsidR="00E87F09" w:rsidRPr="00E87F09" w:rsidRDefault="00AD6B99" w:rsidP="00E87F09">
      <w:pPr>
        <w:ind w:left="1280"/>
        <w:rPr>
          <w:rFonts w:eastAsiaTheme="minorEastAsia"/>
        </w:rPr>
      </w:pPr>
      <m:oMathPara>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e>
          </m:acc>
          <m:r>
            <w:rPr>
              <w:rFonts w:ascii="Cambria Math" w:eastAsiaTheme="minorEastAsia" w:hAnsi="Cambria Math"/>
            </w:rPr>
            <m:t>={ i:k=argmi</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r>
            <w:rPr>
              <w:rFonts w:ascii="Cambria Math" w:eastAsiaTheme="minorEastAsia" w:hAnsi="Cambria Math"/>
            </w:rPr>
            <m:t xml:space="preserve"> 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e>
          </m:d>
          <m:r>
            <w:rPr>
              <w:rFonts w:ascii="Cambria Math" w:eastAsiaTheme="minorEastAsia" w:hAnsi="Cambria Math"/>
            </w:rPr>
            <m:t>}</m:t>
          </m:r>
        </m:oMath>
      </m:oMathPara>
    </w:p>
    <w:p w14:paraId="65148D5C" w14:textId="54CA505B" w:rsidR="00E87F09" w:rsidRPr="00E87F09" w:rsidRDefault="00E87F09" w:rsidP="00E87F09">
      <w:pPr>
        <w:pStyle w:val="ListParagraph"/>
        <w:numPr>
          <w:ilvl w:val="0"/>
          <w:numId w:val="3"/>
        </w:numPr>
        <w:rPr>
          <w:rFonts w:eastAsiaTheme="minorEastAsia"/>
        </w:rPr>
      </w:pPr>
      <w:r>
        <w:rPr>
          <w:rFonts w:eastAsiaTheme="minorEastAsia"/>
        </w:rPr>
        <w:t>Recompute cluster centers based on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e>
        </m:acc>
      </m:oMath>
    </w:p>
    <w:p w14:paraId="74246745" w14:textId="7549F7E4" w:rsidR="00CB739A" w:rsidRDefault="00AD6B99" w:rsidP="008C78A4">
      <w:pPr>
        <w:rPr>
          <w:rFonts w:eastAsiaTheme="minorEastAsia"/>
        </w:rPr>
      </w:pPr>
      <m:oMathPara>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e>
          </m:ac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r>
                    <w:rPr>
                      <w:rFonts w:ascii="Cambria Math" w:eastAsiaTheme="minorEastAsia" w:hAnsi="Cambria Math"/>
                    </w:rPr>
                    <m:t>|</m:t>
                  </m:r>
                </m:e>
              </m:acc>
            </m:den>
          </m:f>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i∈</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e>
              </m:acc>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nary>
        </m:oMath>
      </m:oMathPara>
    </w:p>
    <w:p w14:paraId="633081B0" w14:textId="4C64BB16" w:rsidR="00067291" w:rsidRDefault="00226B08" w:rsidP="008C78A4">
      <w:pPr>
        <w:rPr>
          <w:rFonts w:eastAsiaTheme="minorEastAsia"/>
        </w:rPr>
      </w:pPr>
      <w:r>
        <w:rPr>
          <w:rFonts w:eastAsiaTheme="minorEastAsia"/>
        </w:rPr>
        <w:lastRenderedPageBreak/>
        <w:t xml:space="preserve">In addition to the given collection of points </w:t>
      </w:r>
      <m:oMath>
        <m:r>
          <w:rPr>
            <w:rFonts w:ascii="Cambria Math" w:eastAsiaTheme="minorEastAsia" w:hAnsi="Cambria Math"/>
          </w:rPr>
          <m:t>X</m:t>
        </m:r>
      </m:oMath>
      <w:r>
        <w:rPr>
          <w:rFonts w:eastAsiaTheme="minorEastAsia"/>
        </w:rPr>
        <w:t xml:space="preserve">, let </w:t>
      </w:r>
      <m:oMath>
        <m:r>
          <w:rPr>
            <w:rFonts w:ascii="Cambria Math" w:eastAsiaTheme="minorEastAsia" w:hAnsi="Cambria Math"/>
          </w:rPr>
          <m:t>O=</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 i=1,2,…, m</m:t>
            </m:r>
          </m:e>
        </m:d>
      </m:oMath>
      <w:r>
        <w:rPr>
          <w:rFonts w:eastAsiaTheme="minorEastAsia"/>
        </w:rPr>
        <w:t xml:space="preserve"> be a set of observation points for which the ground truth is known. In a binary classification problem, where each input point is to be assigned one of two labels (‘true’ or ‘false’), let </w:t>
      </w:r>
      <m:oMath>
        <m:r>
          <w:rPr>
            <w:rFonts w:ascii="Cambria Math" w:eastAsiaTheme="minorEastAsia" w:hAnsi="Cambria Math"/>
          </w:rPr>
          <m:t>O</m:t>
        </m:r>
      </m:oMath>
      <w:r>
        <w:rPr>
          <w:rFonts w:eastAsiaTheme="minorEastAsia"/>
        </w:rPr>
        <w:t xml:space="preserve"> be the set of points whose label is known to be ‘true’ (positive training examples). The idea of label propagation with unsupervised learning, is to run the clustering algorithm and identify the cluster(s) which contain the points in </w:t>
      </w:r>
      <m:oMath>
        <m:r>
          <w:rPr>
            <w:rFonts w:ascii="Cambria Math" w:eastAsiaTheme="minorEastAsia" w:hAnsi="Cambria Math"/>
          </w:rPr>
          <m:t>O</m:t>
        </m:r>
      </m:oMath>
      <w:r>
        <w:rPr>
          <w:rFonts w:eastAsiaTheme="minorEastAsia"/>
        </w:rPr>
        <w:t xml:space="preserve">, and assign the label ‘true’ to all other points in those cluster(s). Such a method can be </w:t>
      </w:r>
      <w:r w:rsidR="00546537">
        <w:rPr>
          <w:rFonts w:eastAsiaTheme="minorEastAsia"/>
        </w:rPr>
        <w:t>evaluated through cross-validation</w:t>
      </w:r>
      <w:r>
        <w:rPr>
          <w:rFonts w:eastAsiaTheme="minorEastAsia"/>
        </w:rPr>
        <w:t xml:space="preserve"> by separating </w:t>
      </w:r>
      <m:oMath>
        <m:r>
          <w:rPr>
            <w:rFonts w:ascii="Cambria Math" w:eastAsiaTheme="minorEastAsia" w:hAnsi="Cambria Math"/>
          </w:rPr>
          <m:t>O</m:t>
        </m:r>
      </m:oMath>
      <w:r>
        <w:rPr>
          <w:rFonts w:eastAsiaTheme="minorEastAsia"/>
        </w:rPr>
        <w:t xml:space="preserve"> into</w:t>
      </w:r>
      <w:r w:rsidR="00546537">
        <w:rPr>
          <w:rFonts w:eastAsiaTheme="minorEastAsia"/>
        </w:rPr>
        <w:t xml:space="preserve"> different sets of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train</m:t>
            </m:r>
          </m:sub>
        </m:sSub>
      </m:oMath>
      <w:r w:rsidR="0054653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test</m:t>
            </m:r>
          </m:sub>
        </m:sSub>
      </m:oMath>
      <w:r w:rsidR="00546537">
        <w:rPr>
          <w:rFonts w:eastAsiaTheme="minorEastAsia"/>
        </w:rPr>
        <w:t xml:space="preserve">. The robustness of this approach can also be tested with respect to the number of clusters </w:t>
      </w:r>
      <m:oMath>
        <m:r>
          <w:rPr>
            <w:rFonts w:ascii="Cambria Math" w:eastAsiaTheme="minorEastAsia" w:hAnsi="Cambria Math"/>
          </w:rPr>
          <m:t>K</m:t>
        </m:r>
      </m:oMath>
      <w:r w:rsidR="00546537">
        <w:rPr>
          <w:rFonts w:eastAsiaTheme="minorEastAsia"/>
        </w:rPr>
        <w:t>.</w:t>
      </w:r>
    </w:p>
    <w:p w14:paraId="765D7A1B" w14:textId="77777777" w:rsidR="00D00A66" w:rsidRDefault="00D00A66" w:rsidP="008C78A4">
      <w:pPr>
        <w:rPr>
          <w:rFonts w:eastAsiaTheme="minorEastAsia"/>
        </w:rPr>
      </w:pPr>
    </w:p>
    <w:p w14:paraId="10EDE740" w14:textId="4F6A1355" w:rsidR="00ED78D2" w:rsidRDefault="00067291" w:rsidP="008C78A4">
      <w:pPr>
        <w:rPr>
          <w:rFonts w:eastAsiaTheme="minorEastAsia"/>
        </w:rPr>
      </w:pPr>
      <w:r w:rsidRPr="00067291">
        <w:rPr>
          <w:rFonts w:eastAsiaTheme="minorEastAsia"/>
          <w:b/>
        </w:rPr>
        <w:t>Initial results:</w:t>
      </w:r>
      <w:r>
        <w:rPr>
          <w:rFonts w:eastAsiaTheme="minorEastAsia"/>
        </w:rPr>
        <w:t xml:space="preserve"> </w:t>
      </w:r>
      <w:r w:rsidR="00ED78D2" w:rsidRPr="00ED78D2">
        <w:rPr>
          <w:rFonts w:eastAsiaTheme="minorEastAsia"/>
        </w:rPr>
        <w:t xml:space="preserve">Landsat 8 satellite imagery data was obtained from USGS </w:t>
      </w:r>
      <w:proofErr w:type="spellStart"/>
      <w:r w:rsidR="00ED78D2" w:rsidRPr="00ED78D2">
        <w:rPr>
          <w:rFonts w:eastAsiaTheme="minorEastAsia"/>
        </w:rPr>
        <w:t>EarthExplorer</w:t>
      </w:r>
      <w:proofErr w:type="spellEnd"/>
      <w:r>
        <w:rPr>
          <w:rFonts w:eastAsiaTheme="minorEastAsia"/>
        </w:rPr>
        <w:t xml:space="preserve"> </w:t>
      </w:r>
      <w:r w:rsidR="00ED78D2">
        <w:rPr>
          <w:rFonts w:eastAsiaTheme="minorEastAsia"/>
        </w:rPr>
        <w:t>(</w:t>
      </w:r>
      <w:hyperlink r:id="rId11" w:history="1">
        <w:r w:rsidR="00ED78D2" w:rsidRPr="00274134">
          <w:rPr>
            <w:rStyle w:val="Hyperlink"/>
            <w:rFonts w:eastAsiaTheme="minorEastAsia"/>
          </w:rPr>
          <w:t>https://earthexplorer.usgs.gov</w:t>
        </w:r>
      </w:hyperlink>
      <w:r w:rsidR="00ED78D2">
        <w:rPr>
          <w:rFonts w:eastAsiaTheme="minorEastAsia"/>
        </w:rPr>
        <w:t>)</w:t>
      </w:r>
      <w:r w:rsidR="00ED78D2" w:rsidRPr="00ED78D2">
        <w:rPr>
          <w:rFonts w:eastAsiaTheme="minorEastAsia"/>
        </w:rPr>
        <w:t>.</w:t>
      </w:r>
      <w:r w:rsidR="00ED78D2">
        <w:rPr>
          <w:rFonts w:eastAsiaTheme="minorEastAsia"/>
        </w:rPr>
        <w:t xml:space="preserve"> </w:t>
      </w:r>
      <w:r>
        <w:rPr>
          <w:rFonts w:eastAsiaTheme="minorEastAsia"/>
        </w:rPr>
        <w:t>T</w:t>
      </w:r>
      <w:bookmarkStart w:id="1" w:name="_GoBack"/>
      <w:bookmarkEnd w:id="1"/>
      <w:r>
        <w:rPr>
          <w:rFonts w:eastAsiaTheme="minorEastAsia"/>
        </w:rPr>
        <w:t>hese satellites carry the Operational Land Imager (OLI) and Thermal Infrared Sensor (TIRS) consisting of 9 spectral bands with a spatial resolution of 30 meters for Bands 1 to 7 and 9 (</w:t>
      </w:r>
      <w:proofErr w:type="spellStart"/>
      <w:r>
        <w:rPr>
          <w:rFonts w:eastAsiaTheme="minorEastAsia"/>
        </w:rPr>
        <w:t>Barsi</w:t>
      </w:r>
      <w:proofErr w:type="spellEnd"/>
      <w:r>
        <w:rPr>
          <w:rFonts w:eastAsiaTheme="minorEastAsia"/>
        </w:rPr>
        <w:t xml:space="preserve"> et al. 2014). For our initial study, we collected images spanning </w:t>
      </w:r>
      <w:r w:rsidRPr="00ED78D2">
        <w:rPr>
          <w:rFonts w:eastAsiaTheme="minorEastAsia"/>
        </w:rPr>
        <w:t>05/08/2018 – 05/17/2018</w:t>
      </w:r>
      <w:r>
        <w:rPr>
          <w:rFonts w:eastAsiaTheme="minorEastAsia"/>
        </w:rPr>
        <w:t xml:space="preserve">. </w:t>
      </w:r>
      <w:r w:rsidR="00ED78D2" w:rsidRPr="00ED78D2">
        <w:rPr>
          <w:rFonts w:eastAsiaTheme="minorEastAsia"/>
        </w:rPr>
        <w:t>Quantum GIS</w:t>
      </w:r>
      <w:r w:rsidR="00ED78D2">
        <w:rPr>
          <w:rFonts w:eastAsiaTheme="minorEastAsia"/>
        </w:rPr>
        <w:t xml:space="preserve"> (</w:t>
      </w:r>
      <w:hyperlink r:id="rId12" w:history="1">
        <w:r w:rsidR="00ED78D2" w:rsidRPr="00274134">
          <w:rPr>
            <w:rStyle w:val="Hyperlink"/>
            <w:rFonts w:eastAsiaTheme="minorEastAsia"/>
          </w:rPr>
          <w:t>https://www.qgis.org</w:t>
        </w:r>
      </w:hyperlink>
      <w:r w:rsidR="00ED78D2">
        <w:rPr>
          <w:rFonts w:eastAsiaTheme="minorEastAsia"/>
        </w:rPr>
        <w:t>)</w:t>
      </w:r>
      <w:r w:rsidR="00ED78D2" w:rsidRPr="00ED78D2">
        <w:rPr>
          <w:rFonts w:eastAsiaTheme="minorEastAsia"/>
        </w:rPr>
        <w:t xml:space="preserve"> was used to create an input map from bands 2-7 of the satellite imagery data. </w:t>
      </w:r>
      <w:r w:rsidR="00ED78D2">
        <w:rPr>
          <w:rFonts w:eastAsiaTheme="minorEastAsia"/>
        </w:rPr>
        <w:t xml:space="preserve">These were respectively Blue, Green, Red, Near Infrared (NIR), Shortwave Infrared (SWIR) 1 and SWIR 2. </w:t>
      </w:r>
    </w:p>
    <w:p w14:paraId="73918A84" w14:textId="77777777" w:rsidR="00D00A66" w:rsidRDefault="00D00A66" w:rsidP="008C78A4">
      <w:pPr>
        <w:rPr>
          <w:rFonts w:eastAsiaTheme="minorEastAsia"/>
        </w:rPr>
      </w:pPr>
    </w:p>
    <w:p w14:paraId="0BC34D84" w14:textId="366B1123" w:rsidR="00ED78D2" w:rsidRDefault="00067291" w:rsidP="008C78A4">
      <w:pPr>
        <w:rPr>
          <w:rFonts w:eastAsiaTheme="minorEastAsia"/>
        </w:rPr>
      </w:pPr>
      <w:r>
        <w:rPr>
          <w:rFonts w:eastAsiaTheme="minorEastAsia"/>
        </w:rPr>
        <w:t>In our initial study Two field visits were conducted by the team in Nepal. The first one (June 5-7, 2018) was conducted in Chitwan District for the purpose of identifying an initial field site. Four different sites (</w:t>
      </w:r>
      <w:proofErr w:type="spellStart"/>
      <w:r>
        <w:rPr>
          <w:rFonts w:eastAsiaTheme="minorEastAsia"/>
        </w:rPr>
        <w:t>Barandabhar</w:t>
      </w:r>
      <w:proofErr w:type="spellEnd"/>
      <w:r>
        <w:rPr>
          <w:rFonts w:eastAsiaTheme="minorEastAsia"/>
        </w:rPr>
        <w:t xml:space="preserve">, Rampur, Ganganagar, </w:t>
      </w:r>
      <w:proofErr w:type="spellStart"/>
      <w:r>
        <w:rPr>
          <w:rFonts w:eastAsiaTheme="minorEastAsia"/>
        </w:rPr>
        <w:t>Ghaila</w:t>
      </w:r>
      <w:proofErr w:type="spellEnd"/>
      <w:r>
        <w:rPr>
          <w:rFonts w:eastAsiaTheme="minorEastAsia"/>
        </w:rPr>
        <w:t xml:space="preserve"> </w:t>
      </w:r>
      <w:proofErr w:type="spellStart"/>
      <w:r>
        <w:rPr>
          <w:rFonts w:eastAsiaTheme="minorEastAsia"/>
        </w:rPr>
        <w:t>Ghari</w:t>
      </w:r>
      <w:proofErr w:type="spellEnd"/>
      <w:r>
        <w:rPr>
          <w:rFonts w:eastAsiaTheme="minorEastAsia"/>
        </w:rPr>
        <w:t xml:space="preserve">) were visited for different species. </w:t>
      </w:r>
    </w:p>
    <w:p w14:paraId="1F7288A4" w14:textId="76B332BE" w:rsidR="00067291" w:rsidRDefault="00067291" w:rsidP="008C78A4">
      <w:r>
        <w:rPr>
          <w:noProof/>
        </w:rPr>
        <w:drawing>
          <wp:inline distT="0" distB="0" distL="0" distR="0" wp14:anchorId="4F35DB89" wp14:editId="2229D5F4">
            <wp:extent cx="2766137" cy="1955800"/>
            <wp:effectExtent l="12700" t="12700" r="15240" b="12700"/>
            <wp:docPr id="1" name="Picture 2" descr="Location of Study Si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 of Study Sites.jpg"/>
                    <pic:cNvPicPr/>
                  </pic:nvPicPr>
                  <pic:blipFill>
                    <a:blip r:embed="rId13" cstate="print"/>
                    <a:stretch>
                      <a:fillRect/>
                    </a:stretch>
                  </pic:blipFill>
                  <pic:spPr>
                    <a:xfrm>
                      <a:off x="0" y="0"/>
                      <a:ext cx="2773214" cy="1960804"/>
                    </a:xfrm>
                    <a:prstGeom prst="rect">
                      <a:avLst/>
                    </a:prstGeom>
                    <a:ln w="12700">
                      <a:solidFill>
                        <a:schemeClr val="tx1"/>
                      </a:solidFill>
                    </a:ln>
                  </pic:spPr>
                </pic:pic>
              </a:graphicData>
            </a:graphic>
          </wp:inline>
        </w:drawing>
      </w:r>
      <w:r>
        <w:rPr>
          <w:rFonts w:eastAsiaTheme="minorEastAsia"/>
        </w:rPr>
        <w:t xml:space="preserve"> </w:t>
      </w:r>
      <w:r w:rsidR="00887CBC" w:rsidRPr="00082CF9">
        <w:rPr>
          <w:noProof/>
        </w:rPr>
        <w:object w:dxaOrig="7203" w:dyaOrig="5391" w14:anchorId="1B9C0D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8.5pt;height:168.4pt;mso-width-percent:0;mso-height-percent:0;mso-width-percent:0;mso-height-percent:0" o:ole="">
            <v:imagedata r:id="rId14" o:title=""/>
          </v:shape>
          <o:OLEObject Type="Embed" ProgID="PowerPoint.Slide.12" ShapeID="_x0000_i1025" DrawAspect="Content" ObjectID="_1605609434" r:id="rId15"/>
        </w:object>
      </w:r>
    </w:p>
    <w:p w14:paraId="0A4BCBDA" w14:textId="002280AD" w:rsidR="00067291" w:rsidRDefault="00067291" w:rsidP="008C78A4">
      <w:pPr>
        <w:rPr>
          <w:rFonts w:eastAsiaTheme="minorEastAsia"/>
        </w:rPr>
      </w:pPr>
      <w:r>
        <w:rPr>
          <w:rFonts w:eastAsiaTheme="minorEastAsia"/>
        </w:rPr>
        <w:t>Fig X: Field Survey Sites in Chitwan District</w:t>
      </w:r>
    </w:p>
    <w:p w14:paraId="6C0D692D" w14:textId="1AC04372" w:rsidR="00067291" w:rsidRDefault="00067291" w:rsidP="008C78A4">
      <w:pPr>
        <w:rPr>
          <w:rFonts w:eastAsiaTheme="minorEastAsia"/>
        </w:rPr>
      </w:pPr>
    </w:p>
    <w:p w14:paraId="6F1EFCFA" w14:textId="093AA89C" w:rsidR="00067291" w:rsidRDefault="00067291" w:rsidP="008C78A4">
      <w:pPr>
        <w:rPr>
          <w:rFonts w:eastAsiaTheme="minorEastAsia"/>
        </w:rPr>
      </w:pPr>
      <w:r>
        <w:rPr>
          <w:rFonts w:eastAsiaTheme="minorEastAsia"/>
        </w:rPr>
        <w:t xml:space="preserve">Specifically, </w:t>
      </w:r>
      <w:proofErr w:type="spellStart"/>
      <w:r>
        <w:rPr>
          <w:rFonts w:eastAsiaTheme="minorEastAsia"/>
        </w:rPr>
        <w:t>Chromolaena</w:t>
      </w:r>
      <w:proofErr w:type="spellEnd"/>
      <w:r>
        <w:rPr>
          <w:rFonts w:eastAsiaTheme="minorEastAsia"/>
        </w:rPr>
        <w:t xml:space="preserve"> </w:t>
      </w:r>
      <w:proofErr w:type="spellStart"/>
      <w:r>
        <w:rPr>
          <w:rFonts w:eastAsiaTheme="minorEastAsia"/>
        </w:rPr>
        <w:t>odorata</w:t>
      </w:r>
      <w:proofErr w:type="spellEnd"/>
      <w:r>
        <w:rPr>
          <w:rFonts w:eastAsiaTheme="minorEastAsia"/>
        </w:rPr>
        <w:t xml:space="preserve"> was identified as the dominant species in three different locations as listed below:</w:t>
      </w:r>
    </w:p>
    <w:tbl>
      <w:tblPr>
        <w:tblW w:w="49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1190"/>
        <w:gridCol w:w="1129"/>
        <w:gridCol w:w="1710"/>
      </w:tblGrid>
      <w:tr w:rsidR="00067291" w:rsidRPr="00CB66FA" w14:paraId="12EBE6C8" w14:textId="77777777" w:rsidTr="00451195">
        <w:trPr>
          <w:trHeight w:val="300"/>
          <w:jc w:val="center"/>
        </w:trPr>
        <w:tc>
          <w:tcPr>
            <w:tcW w:w="1109" w:type="dxa"/>
            <w:vAlign w:val="bottom"/>
          </w:tcPr>
          <w:p w14:paraId="42A5729A" w14:textId="17AD099D" w:rsidR="00067291" w:rsidRDefault="00067291" w:rsidP="00067291">
            <w:pPr>
              <w:rPr>
                <w:rFonts w:ascii="Calibri" w:hAnsi="Calibri"/>
                <w:color w:val="000000"/>
              </w:rPr>
            </w:pPr>
            <w:r w:rsidRPr="00CB66FA">
              <w:rPr>
                <w:rFonts w:ascii="Calibri" w:hAnsi="Calibri"/>
                <w:color w:val="000000"/>
              </w:rPr>
              <w:t>Location</w:t>
            </w:r>
          </w:p>
        </w:tc>
        <w:tc>
          <w:tcPr>
            <w:tcW w:w="1109" w:type="dxa"/>
            <w:shd w:val="clear" w:color="auto" w:fill="auto"/>
            <w:noWrap/>
            <w:vAlign w:val="bottom"/>
            <w:hideMark/>
          </w:tcPr>
          <w:p w14:paraId="4B7BBCC3" w14:textId="5DD800D9" w:rsidR="00067291" w:rsidRPr="00CB66FA" w:rsidRDefault="00067291" w:rsidP="00067291">
            <w:pPr>
              <w:rPr>
                <w:rFonts w:ascii="Calibri" w:hAnsi="Calibri"/>
                <w:color w:val="000000"/>
              </w:rPr>
            </w:pPr>
            <w:r>
              <w:rPr>
                <w:rFonts w:ascii="Calibri" w:hAnsi="Calibri"/>
                <w:color w:val="000000"/>
              </w:rPr>
              <w:t>Longitude</w:t>
            </w:r>
          </w:p>
        </w:tc>
        <w:tc>
          <w:tcPr>
            <w:tcW w:w="1053" w:type="dxa"/>
            <w:shd w:val="clear" w:color="auto" w:fill="auto"/>
            <w:noWrap/>
            <w:vAlign w:val="bottom"/>
            <w:hideMark/>
          </w:tcPr>
          <w:p w14:paraId="65056F89" w14:textId="77777777" w:rsidR="00067291" w:rsidRPr="00CB66FA" w:rsidRDefault="00067291" w:rsidP="00067291">
            <w:pPr>
              <w:rPr>
                <w:rFonts w:ascii="Calibri" w:hAnsi="Calibri"/>
                <w:color w:val="000000"/>
              </w:rPr>
            </w:pPr>
            <w:r>
              <w:rPr>
                <w:rFonts w:ascii="Calibri" w:hAnsi="Calibri"/>
                <w:color w:val="000000"/>
              </w:rPr>
              <w:t>Latitude</w:t>
            </w:r>
          </w:p>
        </w:tc>
        <w:tc>
          <w:tcPr>
            <w:tcW w:w="1710" w:type="dxa"/>
            <w:shd w:val="clear" w:color="auto" w:fill="auto"/>
            <w:noWrap/>
            <w:vAlign w:val="bottom"/>
            <w:hideMark/>
          </w:tcPr>
          <w:p w14:paraId="13A76AE5" w14:textId="0702D119" w:rsidR="00067291" w:rsidRPr="00CB66FA" w:rsidRDefault="00067291" w:rsidP="00067291">
            <w:pPr>
              <w:rPr>
                <w:rFonts w:ascii="Calibri" w:hAnsi="Calibri"/>
                <w:color w:val="000000"/>
              </w:rPr>
            </w:pPr>
            <w:r w:rsidRPr="00CB66FA">
              <w:rPr>
                <w:rFonts w:ascii="Calibri" w:hAnsi="Calibri"/>
                <w:color w:val="000000"/>
              </w:rPr>
              <w:t>Elevation</w:t>
            </w:r>
            <w:r>
              <w:rPr>
                <w:rFonts w:ascii="Calibri" w:hAnsi="Calibri"/>
                <w:color w:val="000000"/>
              </w:rPr>
              <w:t xml:space="preserve"> (</w:t>
            </w:r>
            <w:proofErr w:type="spellStart"/>
            <w:r>
              <w:rPr>
                <w:rFonts w:ascii="Calibri" w:hAnsi="Calibri"/>
                <w:color w:val="000000"/>
              </w:rPr>
              <w:t>masl</w:t>
            </w:r>
            <w:proofErr w:type="spellEnd"/>
            <w:r>
              <w:rPr>
                <w:rFonts w:ascii="Calibri" w:hAnsi="Calibri"/>
                <w:color w:val="000000"/>
              </w:rPr>
              <w:t>)</w:t>
            </w:r>
          </w:p>
        </w:tc>
      </w:tr>
      <w:tr w:rsidR="00067291" w:rsidRPr="00F246D2" w14:paraId="6FEAADB7" w14:textId="77777777" w:rsidTr="00451195">
        <w:trPr>
          <w:trHeight w:val="315"/>
          <w:jc w:val="center"/>
        </w:trPr>
        <w:tc>
          <w:tcPr>
            <w:tcW w:w="1109" w:type="dxa"/>
            <w:vAlign w:val="bottom"/>
          </w:tcPr>
          <w:p w14:paraId="410D9546" w14:textId="3A4026D1" w:rsidR="00067291" w:rsidRPr="00CB66FA" w:rsidRDefault="00067291" w:rsidP="00067291">
            <w:pPr>
              <w:jc w:val="right"/>
              <w:rPr>
                <w:rFonts w:ascii="Calibri" w:hAnsi="Calibri"/>
                <w:color w:val="000000"/>
              </w:rPr>
            </w:pPr>
            <w:proofErr w:type="spellStart"/>
            <w:r w:rsidRPr="00CB66FA">
              <w:rPr>
                <w:rFonts w:ascii="Calibri" w:hAnsi="Calibri"/>
                <w:color w:val="000000"/>
              </w:rPr>
              <w:t>Barandbhar</w:t>
            </w:r>
            <w:proofErr w:type="spellEnd"/>
          </w:p>
        </w:tc>
        <w:tc>
          <w:tcPr>
            <w:tcW w:w="1109" w:type="dxa"/>
            <w:shd w:val="clear" w:color="auto" w:fill="auto"/>
            <w:noWrap/>
            <w:vAlign w:val="bottom"/>
            <w:hideMark/>
          </w:tcPr>
          <w:p w14:paraId="6BE989FD" w14:textId="5A6DCAE5" w:rsidR="00067291" w:rsidRPr="00CB66FA" w:rsidRDefault="00067291" w:rsidP="00067291">
            <w:pPr>
              <w:jc w:val="right"/>
              <w:rPr>
                <w:rFonts w:ascii="Calibri" w:hAnsi="Calibri"/>
                <w:color w:val="000000"/>
              </w:rPr>
            </w:pPr>
            <w:r w:rsidRPr="00CB66FA">
              <w:rPr>
                <w:rFonts w:ascii="Calibri" w:hAnsi="Calibri"/>
                <w:color w:val="000000"/>
              </w:rPr>
              <w:t>84.42294</w:t>
            </w:r>
          </w:p>
        </w:tc>
        <w:tc>
          <w:tcPr>
            <w:tcW w:w="1053" w:type="dxa"/>
            <w:shd w:val="clear" w:color="auto" w:fill="auto"/>
            <w:noWrap/>
            <w:vAlign w:val="bottom"/>
            <w:hideMark/>
          </w:tcPr>
          <w:p w14:paraId="795F9F86" w14:textId="02E9641D" w:rsidR="00067291" w:rsidRPr="00CB66FA" w:rsidRDefault="00067291" w:rsidP="00067291">
            <w:pPr>
              <w:jc w:val="right"/>
              <w:rPr>
                <w:rFonts w:ascii="Calibri" w:hAnsi="Calibri"/>
                <w:color w:val="000000"/>
              </w:rPr>
            </w:pPr>
            <w:r w:rsidRPr="00CB66FA">
              <w:rPr>
                <w:rFonts w:ascii="Calibri" w:hAnsi="Calibri"/>
                <w:color w:val="000000"/>
              </w:rPr>
              <w:t>27.62182</w:t>
            </w:r>
          </w:p>
        </w:tc>
        <w:tc>
          <w:tcPr>
            <w:tcW w:w="1710" w:type="dxa"/>
            <w:shd w:val="clear" w:color="auto" w:fill="auto"/>
            <w:noWrap/>
            <w:vAlign w:val="bottom"/>
            <w:hideMark/>
          </w:tcPr>
          <w:p w14:paraId="64AD4A54" w14:textId="496480F8" w:rsidR="00067291" w:rsidRPr="00CB66FA" w:rsidRDefault="00067291" w:rsidP="00067291">
            <w:pPr>
              <w:jc w:val="right"/>
              <w:rPr>
                <w:rFonts w:ascii="Calibri" w:hAnsi="Calibri"/>
                <w:color w:val="000000"/>
              </w:rPr>
            </w:pPr>
            <w:r w:rsidRPr="00CB66FA">
              <w:rPr>
                <w:rFonts w:ascii="Calibri" w:hAnsi="Calibri"/>
                <w:color w:val="000000"/>
              </w:rPr>
              <w:t>215</w:t>
            </w:r>
          </w:p>
        </w:tc>
      </w:tr>
      <w:tr w:rsidR="00067291" w:rsidRPr="00F246D2" w14:paraId="508F8D08" w14:textId="77777777" w:rsidTr="00451195">
        <w:trPr>
          <w:trHeight w:val="315"/>
          <w:jc w:val="center"/>
        </w:trPr>
        <w:tc>
          <w:tcPr>
            <w:tcW w:w="1109" w:type="dxa"/>
            <w:vAlign w:val="bottom"/>
          </w:tcPr>
          <w:p w14:paraId="6E3F34D1" w14:textId="4A1DF951" w:rsidR="00067291" w:rsidRPr="00CB66FA" w:rsidRDefault="00067291" w:rsidP="00067291">
            <w:pPr>
              <w:jc w:val="right"/>
              <w:rPr>
                <w:rFonts w:ascii="Calibri" w:hAnsi="Calibri"/>
                <w:color w:val="000000"/>
              </w:rPr>
            </w:pPr>
            <w:r w:rsidRPr="00CB66FA">
              <w:rPr>
                <w:rFonts w:ascii="Calibri" w:hAnsi="Calibri"/>
                <w:color w:val="000000"/>
              </w:rPr>
              <w:t>Rampur1</w:t>
            </w:r>
          </w:p>
        </w:tc>
        <w:tc>
          <w:tcPr>
            <w:tcW w:w="1109" w:type="dxa"/>
            <w:shd w:val="clear" w:color="auto" w:fill="auto"/>
            <w:noWrap/>
            <w:vAlign w:val="bottom"/>
            <w:hideMark/>
          </w:tcPr>
          <w:p w14:paraId="28AEAC3A" w14:textId="3A01B310" w:rsidR="00067291" w:rsidRPr="00CB66FA" w:rsidRDefault="00067291" w:rsidP="00067291">
            <w:pPr>
              <w:jc w:val="right"/>
              <w:rPr>
                <w:rFonts w:ascii="Calibri" w:hAnsi="Calibri"/>
                <w:color w:val="000000"/>
              </w:rPr>
            </w:pPr>
            <w:r w:rsidRPr="00CB66FA">
              <w:rPr>
                <w:rFonts w:ascii="Calibri" w:hAnsi="Calibri"/>
                <w:color w:val="000000"/>
              </w:rPr>
              <w:t>84.34933</w:t>
            </w:r>
          </w:p>
        </w:tc>
        <w:tc>
          <w:tcPr>
            <w:tcW w:w="1053" w:type="dxa"/>
            <w:shd w:val="clear" w:color="auto" w:fill="auto"/>
            <w:noWrap/>
            <w:vAlign w:val="bottom"/>
            <w:hideMark/>
          </w:tcPr>
          <w:p w14:paraId="501200D7" w14:textId="236108C0" w:rsidR="00067291" w:rsidRPr="00CB66FA" w:rsidRDefault="00067291" w:rsidP="00067291">
            <w:pPr>
              <w:jc w:val="right"/>
              <w:rPr>
                <w:rFonts w:ascii="Calibri" w:hAnsi="Calibri"/>
                <w:color w:val="000000"/>
              </w:rPr>
            </w:pPr>
            <w:r w:rsidRPr="00CB66FA">
              <w:rPr>
                <w:rFonts w:ascii="Calibri" w:hAnsi="Calibri"/>
                <w:color w:val="000000"/>
              </w:rPr>
              <w:t>27.65634</w:t>
            </w:r>
          </w:p>
        </w:tc>
        <w:tc>
          <w:tcPr>
            <w:tcW w:w="1710" w:type="dxa"/>
            <w:shd w:val="clear" w:color="auto" w:fill="auto"/>
            <w:noWrap/>
            <w:vAlign w:val="bottom"/>
            <w:hideMark/>
          </w:tcPr>
          <w:p w14:paraId="53A57DAC" w14:textId="1FA2C57C" w:rsidR="00067291" w:rsidRPr="00CB66FA" w:rsidRDefault="00067291" w:rsidP="00067291">
            <w:pPr>
              <w:jc w:val="right"/>
              <w:rPr>
                <w:rFonts w:ascii="Calibri" w:hAnsi="Calibri"/>
                <w:color w:val="000000"/>
              </w:rPr>
            </w:pPr>
            <w:r w:rsidRPr="00CB66FA">
              <w:rPr>
                <w:rFonts w:ascii="Calibri" w:hAnsi="Calibri"/>
                <w:color w:val="000000"/>
              </w:rPr>
              <w:t>164</w:t>
            </w:r>
          </w:p>
        </w:tc>
      </w:tr>
      <w:tr w:rsidR="00067291" w:rsidRPr="00F246D2" w14:paraId="4E09B3C4" w14:textId="77777777" w:rsidTr="00451195">
        <w:trPr>
          <w:trHeight w:val="315"/>
          <w:jc w:val="center"/>
        </w:trPr>
        <w:tc>
          <w:tcPr>
            <w:tcW w:w="1109" w:type="dxa"/>
            <w:vAlign w:val="bottom"/>
          </w:tcPr>
          <w:p w14:paraId="3E41F438" w14:textId="7AF2721D" w:rsidR="00067291" w:rsidRPr="00CB66FA" w:rsidRDefault="00067291" w:rsidP="00067291">
            <w:pPr>
              <w:jc w:val="right"/>
              <w:rPr>
                <w:rFonts w:ascii="Calibri" w:hAnsi="Calibri"/>
                <w:color w:val="000000"/>
              </w:rPr>
            </w:pPr>
            <w:r w:rsidRPr="00CB66FA">
              <w:rPr>
                <w:rFonts w:ascii="Calibri" w:hAnsi="Calibri"/>
                <w:color w:val="000000"/>
              </w:rPr>
              <w:t>Rampur2</w:t>
            </w:r>
          </w:p>
        </w:tc>
        <w:tc>
          <w:tcPr>
            <w:tcW w:w="1109" w:type="dxa"/>
            <w:shd w:val="clear" w:color="auto" w:fill="auto"/>
            <w:noWrap/>
            <w:vAlign w:val="bottom"/>
            <w:hideMark/>
          </w:tcPr>
          <w:p w14:paraId="74AF387C" w14:textId="6B4E849A" w:rsidR="00067291" w:rsidRPr="00CB66FA" w:rsidRDefault="00067291" w:rsidP="00067291">
            <w:pPr>
              <w:jc w:val="right"/>
              <w:rPr>
                <w:rFonts w:ascii="Calibri" w:hAnsi="Calibri"/>
                <w:color w:val="000000"/>
              </w:rPr>
            </w:pPr>
            <w:r w:rsidRPr="00CB66FA">
              <w:rPr>
                <w:rFonts w:ascii="Calibri" w:hAnsi="Calibri"/>
                <w:color w:val="000000"/>
              </w:rPr>
              <w:t>84.3549</w:t>
            </w:r>
          </w:p>
        </w:tc>
        <w:tc>
          <w:tcPr>
            <w:tcW w:w="1053" w:type="dxa"/>
            <w:shd w:val="clear" w:color="auto" w:fill="auto"/>
            <w:noWrap/>
            <w:vAlign w:val="bottom"/>
            <w:hideMark/>
          </w:tcPr>
          <w:p w14:paraId="0116EEC0" w14:textId="0F1E64CF" w:rsidR="00067291" w:rsidRPr="00CB66FA" w:rsidRDefault="00067291" w:rsidP="00067291">
            <w:pPr>
              <w:jc w:val="right"/>
              <w:rPr>
                <w:rFonts w:ascii="Calibri" w:hAnsi="Calibri"/>
                <w:color w:val="000000"/>
              </w:rPr>
            </w:pPr>
            <w:r w:rsidRPr="00CB66FA">
              <w:rPr>
                <w:rFonts w:ascii="Calibri" w:hAnsi="Calibri"/>
                <w:color w:val="000000"/>
              </w:rPr>
              <w:t>27.65648</w:t>
            </w:r>
          </w:p>
        </w:tc>
        <w:tc>
          <w:tcPr>
            <w:tcW w:w="1710" w:type="dxa"/>
            <w:shd w:val="clear" w:color="auto" w:fill="auto"/>
            <w:noWrap/>
            <w:vAlign w:val="bottom"/>
            <w:hideMark/>
          </w:tcPr>
          <w:p w14:paraId="7E4039CE" w14:textId="7321B546" w:rsidR="00067291" w:rsidRPr="00CB66FA" w:rsidRDefault="00067291" w:rsidP="00067291">
            <w:pPr>
              <w:jc w:val="right"/>
              <w:rPr>
                <w:rFonts w:ascii="Calibri" w:hAnsi="Calibri"/>
                <w:color w:val="000000"/>
              </w:rPr>
            </w:pPr>
            <w:r w:rsidRPr="00CB66FA">
              <w:rPr>
                <w:rFonts w:ascii="Calibri" w:hAnsi="Calibri"/>
                <w:color w:val="000000"/>
              </w:rPr>
              <w:t>167</w:t>
            </w:r>
          </w:p>
        </w:tc>
      </w:tr>
    </w:tbl>
    <w:p w14:paraId="1E11F064" w14:textId="32C2BD04" w:rsidR="00067291" w:rsidRDefault="00067291" w:rsidP="008C78A4">
      <w:pPr>
        <w:rPr>
          <w:rFonts w:eastAsiaTheme="minorEastAsia"/>
        </w:rPr>
      </w:pPr>
    </w:p>
    <w:p w14:paraId="62C2DB73" w14:textId="4F496631" w:rsidR="00D371B8" w:rsidRDefault="00D371B8" w:rsidP="008C78A4">
      <w:pPr>
        <w:rPr>
          <w:rFonts w:eastAsiaTheme="minorEastAsia"/>
        </w:rPr>
      </w:pPr>
      <w:r>
        <w:rPr>
          <w:rFonts w:eastAsiaTheme="minorEastAsia"/>
        </w:rPr>
        <w:t>From the satellite imagery pertaining to the Chitwan region</w:t>
      </w:r>
      <w:r w:rsidR="005E1DD4">
        <w:rPr>
          <w:rFonts w:eastAsiaTheme="minorEastAsia"/>
        </w:rPr>
        <w:t xml:space="preserve">, we constructed clusters with semi-automatic classification with chosen bands (2-7 from </w:t>
      </w:r>
      <w:proofErr w:type="spellStart"/>
      <w:r w:rsidR="005E1DD4">
        <w:rPr>
          <w:rFonts w:eastAsiaTheme="minorEastAsia"/>
        </w:rPr>
        <w:t>LandSat</w:t>
      </w:r>
      <w:proofErr w:type="spellEnd"/>
      <w:r w:rsidR="005E1DD4">
        <w:rPr>
          <w:rFonts w:eastAsiaTheme="minorEastAsia"/>
        </w:rPr>
        <w:t xml:space="preserve"> 8). </w:t>
      </w:r>
    </w:p>
    <w:p w14:paraId="10C6EBBF" w14:textId="6434DA00" w:rsidR="005E1DD4" w:rsidRDefault="005E1DD4" w:rsidP="008C78A4">
      <w:pPr>
        <w:rPr>
          <w:rFonts w:eastAsiaTheme="minorEastAsia"/>
        </w:rPr>
      </w:pPr>
    </w:p>
    <w:p w14:paraId="38AC09C2" w14:textId="5A9C143B" w:rsidR="00D371B8" w:rsidRDefault="006C1373" w:rsidP="008C78A4">
      <w:pPr>
        <w:rPr>
          <w:rFonts w:eastAsiaTheme="minorEastAsia"/>
        </w:rPr>
      </w:pPr>
      <w:r w:rsidRPr="005E1DD4">
        <w:rPr>
          <w:rFonts w:eastAsiaTheme="minorEastAsia"/>
          <w:noProof/>
        </w:rPr>
        <mc:AlternateContent>
          <mc:Choice Requires="wpg">
            <w:drawing>
              <wp:anchor distT="0" distB="0" distL="114300" distR="114300" simplePos="0" relativeHeight="251658240" behindDoc="0" locked="0" layoutInCell="1" allowOverlap="1" wp14:anchorId="24E56EE3" wp14:editId="3810F68E">
                <wp:simplePos x="0" y="0"/>
                <wp:positionH relativeFrom="column">
                  <wp:posOffset>442595</wp:posOffset>
                </wp:positionH>
                <wp:positionV relativeFrom="paragraph">
                  <wp:posOffset>40005</wp:posOffset>
                </wp:positionV>
                <wp:extent cx="5079365" cy="2346325"/>
                <wp:effectExtent l="0" t="0" r="635" b="15875"/>
                <wp:wrapNone/>
                <wp:docPr id="64" name="Group 63"/>
                <wp:cNvGraphicFramePr/>
                <a:graphic xmlns:a="http://schemas.openxmlformats.org/drawingml/2006/main">
                  <a:graphicData uri="http://schemas.microsoft.com/office/word/2010/wordprocessingGroup">
                    <wpg:wgp>
                      <wpg:cNvGrpSpPr/>
                      <wpg:grpSpPr>
                        <a:xfrm>
                          <a:off x="0" y="0"/>
                          <a:ext cx="5079365" cy="2346325"/>
                          <a:chOff x="0" y="0"/>
                          <a:chExt cx="11285428" cy="6662727"/>
                        </a:xfrm>
                      </wpg:grpSpPr>
                      <wpg:grpSp>
                        <wpg:cNvPr id="2" name="Group 2"/>
                        <wpg:cNvGrpSpPr/>
                        <wpg:grpSpPr>
                          <a:xfrm>
                            <a:off x="0" y="0"/>
                            <a:ext cx="11285428" cy="4572948"/>
                            <a:chOff x="0" y="0"/>
                            <a:chExt cx="11285428" cy="4572948"/>
                          </a:xfrm>
                        </wpg:grpSpPr>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671670" y="21578"/>
                              <a:ext cx="6613758" cy="4551370"/>
                            </a:xfrm>
                            <a:prstGeom prst="rect">
                              <a:avLst/>
                            </a:prstGeom>
                          </pic:spPr>
                        </pic:pic>
                        <wps:wsp>
                          <wps:cNvPr id="11" name="Straight Connector 11"/>
                          <wps:cNvCnPr/>
                          <wps:spPr>
                            <a:xfrm flipV="1">
                              <a:off x="316581" y="1930367"/>
                              <a:ext cx="5094645" cy="2621003"/>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0" y="51633"/>
                              <a:ext cx="5554064" cy="1732937"/>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V="1">
                              <a:off x="3949066" y="1908790"/>
                              <a:ext cx="1604998" cy="264258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3949066" y="21578"/>
                              <a:ext cx="1604998" cy="1717002"/>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5411226" y="1738580"/>
                              <a:ext cx="142838" cy="172632"/>
                            </a:xfrm>
                            <a:prstGeom prst="rect">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6" name="Group 16"/>
                          <wpg:cNvGrpSpPr/>
                          <wpg:grpSpPr>
                            <a:xfrm>
                              <a:off x="0" y="0"/>
                              <a:ext cx="3949065" cy="4551368"/>
                              <a:chOff x="0" y="0"/>
                              <a:chExt cx="3554290" cy="3554290"/>
                            </a:xfrm>
                          </wpg:grpSpPr>
                          <pic:pic xmlns:pic="http://schemas.openxmlformats.org/drawingml/2006/picture">
                            <pic:nvPicPr>
                              <pic:cNvPr id="17" name="Picture 1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554290" cy="3554290"/>
                              </a:xfrm>
                              <a:prstGeom prst="rect">
                                <a:avLst/>
                              </a:prstGeom>
                            </pic:spPr>
                          </pic:pic>
                          <wps:wsp>
                            <wps:cNvPr id="18" name="Oval 18"/>
                            <wps:cNvSpPr/>
                            <wps:spPr>
                              <a:xfrm>
                                <a:off x="3076310" y="2768045"/>
                                <a:ext cx="45719" cy="5195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Oval 19"/>
                            <wps:cNvSpPr/>
                            <wps:spPr>
                              <a:xfrm>
                                <a:off x="288083" y="1226726"/>
                                <a:ext cx="45719" cy="5195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wps:spPr>
                              <a:xfrm>
                                <a:off x="1586948" y="1289072"/>
                                <a:ext cx="45719" cy="5195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g:cNvPr id="3" name="Group 3"/>
                        <wpg:cNvGrpSpPr/>
                        <wpg:grpSpPr>
                          <a:xfrm>
                            <a:off x="320080" y="1604123"/>
                            <a:ext cx="3141274" cy="5058604"/>
                            <a:chOff x="320080" y="1604121"/>
                            <a:chExt cx="3199194" cy="4871727"/>
                          </a:xfrm>
                        </wpg:grpSpPr>
                        <wps:wsp>
                          <wps:cNvPr id="4" name="TextBox 37"/>
                          <wps:cNvSpPr txBox="1"/>
                          <wps:spPr>
                            <a:xfrm>
                              <a:off x="857144" y="4579756"/>
                              <a:ext cx="1870364" cy="555244"/>
                            </a:xfrm>
                            <a:prstGeom prst="rect">
                              <a:avLst/>
                            </a:prstGeom>
                            <a:noFill/>
                            <a:ln>
                              <a:solidFill>
                                <a:schemeClr val="tx1"/>
                              </a:solidFill>
                            </a:ln>
                          </wps:spPr>
                          <wps:txbx>
                            <w:txbxContent>
                              <w:p w14:paraId="539F5C5D" w14:textId="078714E1"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2</w:t>
                                </w:r>
                              </w:p>
                            </w:txbxContent>
                          </wps:txbx>
                          <wps:bodyPr wrap="square" rtlCol="0">
                            <a:noAutofit/>
                          </wps:bodyPr>
                        </wps:wsp>
                        <wps:wsp>
                          <wps:cNvPr id="5" name="Straight Connector 5"/>
                          <wps:cNvCnPr>
                            <a:stCxn id="20" idx="4"/>
                            <a:endCxn id="4" idx="0"/>
                          </wps:cNvCnPr>
                          <wps:spPr>
                            <a:xfrm flipH="1">
                              <a:off x="1792326" y="1713044"/>
                              <a:ext cx="23360" cy="28667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TextBox 43"/>
                          <wps:cNvSpPr txBox="1"/>
                          <wps:spPr>
                            <a:xfrm>
                              <a:off x="854638" y="5250180"/>
                              <a:ext cx="1870364" cy="555244"/>
                            </a:xfrm>
                            <a:prstGeom prst="rect">
                              <a:avLst/>
                            </a:prstGeom>
                            <a:noFill/>
                            <a:ln>
                              <a:solidFill>
                                <a:schemeClr val="tx1"/>
                              </a:solidFill>
                            </a:ln>
                          </wps:spPr>
                          <wps:txbx>
                            <w:txbxContent>
                              <w:p w14:paraId="63CEE99E" w14:textId="41C9A9E3"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1</w:t>
                                </w:r>
                              </w:p>
                            </w:txbxContent>
                          </wps:txbx>
                          <wps:bodyPr wrap="square" rtlCol="0">
                            <a:noAutofit/>
                          </wps:bodyPr>
                        </wps:wsp>
                        <wps:wsp>
                          <wps:cNvPr id="7" name="TextBox 44"/>
                          <wps:cNvSpPr txBox="1"/>
                          <wps:spPr>
                            <a:xfrm>
                              <a:off x="868824" y="5920604"/>
                              <a:ext cx="1870364" cy="555244"/>
                            </a:xfrm>
                            <a:prstGeom prst="rect">
                              <a:avLst/>
                            </a:prstGeom>
                            <a:noFill/>
                            <a:ln>
                              <a:solidFill>
                                <a:schemeClr val="tx1"/>
                              </a:solidFill>
                            </a:ln>
                          </wps:spPr>
                          <wps:txbx>
                            <w:txbxContent>
                              <w:p w14:paraId="5E4B7EE0" w14:textId="0D1D1C51"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Barandbhar</w:t>
                                </w:r>
                              </w:p>
                            </w:txbxContent>
                          </wps:txbx>
                          <wps:bodyPr wrap="square" rtlCol="0">
                            <a:noAutofit/>
                          </wps:bodyPr>
                        </wps:wsp>
                        <wps:wsp>
                          <wps:cNvPr id="8" name="Elbow Connector 8"/>
                          <wps:cNvCnPr>
                            <a:stCxn id="19" idx="2"/>
                            <a:endCxn id="6" idx="1"/>
                          </wps:cNvCnPr>
                          <wps:spPr>
                            <a:xfrm rot="10800000" flipH="1" flipV="1">
                              <a:off x="320080" y="1604121"/>
                              <a:ext cx="534558" cy="3923679"/>
                            </a:xfrm>
                            <a:prstGeom prst="bentConnector3">
                              <a:avLst>
                                <a:gd name="adj1" fmla="val -43436"/>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Elbow Connector 9"/>
                          <wps:cNvCnPr>
                            <a:stCxn id="18" idx="5"/>
                            <a:endCxn id="7" idx="3"/>
                          </wps:cNvCnPr>
                          <wps:spPr>
                            <a:xfrm rot="5400000">
                              <a:off x="1793900" y="4472851"/>
                              <a:ext cx="2670661" cy="78008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4E56EE3" id="Group 63" o:spid="_x0000_s1026" style="position:absolute;margin-left:34.85pt;margin-top:3.15pt;width:399.95pt;height:184.75pt;z-index:251658240;mso-width-relative:margin;mso-height-relative:margin" coordsize="112854,66627" o:gfxdata="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z5BMf99eGH/&#13;&#10;ZVtN/zo+Lv8oLiH/ExcP/wwMCf8DAgL/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IBb/wM2Z/9jmrf/d2qz/0+iq/8bVof+7vpX/sMOO/6Wvg/+BiGb/cYFd/1VVQv9FOS//JyIe&#13;&#10;/xYWG/8KBwb/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BAMB/3RZXP/fxqr/zbuc/7aemf/Sq6D/xKih/9PDp//QzqX/1tKo/+bTrv/Z&#13;&#10;5K3/3N2q/82spP+1pJ7/k5Sh/7Ozkf+fqn3/e4pk/3J/XP9cZ0v/PEMx/yUqHv8UFxD/CQkH/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vJi//mYBs/6eOaf+HfG3/pnWN/+Gmpv/Z1aj/0d6m&#13;&#10;/8/Zpf/O3aX/09im/9PZpv/ayKb/362s/9nOpP/JvKf/paKy/8ziqf/S7Kr/0uuq/9Lqqv/N5qf/&#13;&#10;yuOl/7rLlv+yuI3/pZx//46acv9gaE3/WltG/z8pLP8tHiD/FxkT/w8PD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FRYI/62vS/+7vVf/THKX/0BvoP+1&#13;&#10;m33/07yZ/8fPnv/J06L/zt+l/8zepP/O3qX/2sqn/9TYpv/h0af/1q+q/6Wdpf+Klqb/wtSk/9Dd&#13;&#10;pf/M4KT/yuKk/8rjpf/O3qD/3dKo/9rYqv/Q5qn/1+Gr/+fXsP/b4qz/3Mio/87Pof/A0Zr/ur2S&#13;&#10;/5ylfP9+hmT/ZXJT/1ZhRv9DSzb/ICQa/xUYEf8HCAb/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KLl3/K3K8&#13;&#10;/3ePgP9efo7/P3un/6OrbP/MxE//0rhk/8+sl//T0qf/zNuk/8zgpf/W0Jr/4Kyh/+Kxpv/IrZn/&#13;&#10;rq+a/9bSoP/K4qT/zN+k/8ripP/K4qT/yuKk/8rho//N3qT/1dWm/8vgpP/O2qT/3sqo/8vhpP/K&#13;&#10;5aT/yuWl/8zkpf/N5qf/0Omp/9Hqqv/S66v/0eqq/8/nqP/E3J//wNec/6e7iP+XqXv/g5Nr/3iG&#13;&#10;Yf9PWUH/OUAu/yImG/8SFQ//Cw0J/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&#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&#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&#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&#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&#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&#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&#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&#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&#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&#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&#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&#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T/BAIG/wsEFf8NBCn/JBsy/zUcMv80GlL/Ti5O/0cVb/9QEXL/XRRz/10YeP9s&#13;&#10;Fnj/VBqF/0MQjv9EDoz/WA9//zoPj/8/J47/PzKR/3JedP9RNIT/cll0/31vcP9jUHz/QxWJ/1UY&#13;&#10;fv82DZD/LQ2V/ycHmf9JLoj/g5R3/22Jhf9vgYD/eGhy/0IojP88G47/Xkh+/zoTjv82DJD/JwmZ&#13;&#10;/zAIkv9MNof/kpFp/4qFbP9wY3f/QyWK/zUUkf9ILoj/STGJ/3VmdP82GJL/ORWI/xAJE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wMI&#13;&#10;/woBDP8SAxP/GQQa/yQGKf8iC0v/KRVc/y8JZ/8/DWf/VDl2/3xrbf9pTXz/WD6H/00wjf9DKZL/&#13;&#10;VUGJ/4d4bv9UL4P/TRKC/z0OjP9LF4P/Ox2O/2pZef9tY3n/bVN1/19Jff86E47/PhaM/zwXjf9U&#13;&#10;O4P/PBON/zYLkP8sC5b/XFCC/2Zffv9gSH3/RSaK/0Aljf9DLYz/ZFp+/z8tj/80FpL/dWR0/2VT&#13;&#10;g/8lEVL/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EBA/8QEAj/FhIU/xID&#13;&#10;Mv8UCTr/KQ9A/yIDWv9KOl7/VENr/1o1df9ZH3n/XRJ6/1Ybhf9PJ4v/QSWR/0owjP9OGIb/TjGH&#13;&#10;/04whf8pCpj/JwmZ/yMFm/8wFpX/TDuJ/0hEj/9laoP/XlKC/2VjgP9OPoj/Mw+R/zYbk/9ALY//&#13;&#10;NBGT/2Q/eP96eHf/SDaH/xcVE/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BAP8AAAn/CQAO/xICGP8cBSD/Kwgz/yAFQf8l&#13;&#10;EGf/QS5l/3VyXv9xY2v/RjSM/0Aqkf8vLaX/QjGV/1lLiv9rfoj/bHyF/29me/9bPX7/Ph2N/0Mf&#13;&#10;iv9MLob/cF53/04/iP90dHn/Ti+F/1xNiP9BN1r/AAAC/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BAAD/DAsD/wcDEv8EAR//KCgm/xo4Uf85OEz/KxxW/zQib/8pGIT/&#13;&#10;XEt7/0wkhf9HEor/RBmQ/3uBf/+MinL/a1V9/19Lgf9dRYD/RB6K/xUKIf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gIA/wIDB/8FABv/EhEh/xQOL/8YFT//PEFK/ywXaf8rEXf/Qi55/zgbif8uFm3/AgAE&#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8F&#13;&#10;Awr/CgYR/wsHEv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&#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9/dQ//f3UP/KQ2Z/ykNmf8pDZn/KQ2Z/ykNmf8pDZn/KQ2Z/ykNmf8pDZn/KQ2Z/2oUcv9q&#13;&#10;FHL/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&#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">
                <v:group id="Group 2" o:spid="_x0000_s1027" style="position:absolute;width:112854;height:45729" coordsize="112854,45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Picture 10" o:spid="_x0000_s1028" type="#_x0000_t75" style="position:absolute;left:46716;top:215;width:66138;height:455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">
                    <v:imagedata r:id="rId18" o:title=""/>
                  </v:shape>
                  <v:line id="Straight Connector 11" o:spid="_x0000_s1029" style="position:absolute;flip:y;visibility:visible;mso-wrap-style:square" from="3165,19303" to="54112,455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" strokecolor="#823b0b [1605]" strokeweight=".5pt">
                    <v:stroke joinstyle="miter"/>
                  </v:line>
                  <v:line id="Straight Connector 12" o:spid="_x0000_s1030" style="position:absolute;visibility:visible;mso-wrap-style:square" from="0,516" to="55540,178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" strokecolor="#823b0b [1605]" strokeweight=".5pt">
                    <v:stroke joinstyle="miter"/>
                  </v:line>
                  <v:line id="Straight Connector 13" o:spid="_x0000_s1031" style="position:absolute;flip:y;visibility:visible;mso-wrap-style:square" from="39490,19087" to="55540,455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" strokecolor="#823b0b [1605]" strokeweight=".5pt">
                    <v:stroke joinstyle="miter"/>
                  </v:line>
                  <v:line id="Straight Connector 14" o:spid="_x0000_s1032" style="position:absolute;visibility:visible;mso-wrap-style:square" from="39490,215" to="55540,173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" strokecolor="#823b0b [1605]" strokeweight=".5pt">
                    <v:stroke joinstyle="miter"/>
                  </v:line>
                  <v:rect id="Rectangle 15" o:spid="_x0000_s1033" style="position:absolute;left:54112;top:17385;width:1428;height:17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" fillcolor="#823b0b [1605]" strokecolor="#823b0b [1605]" strokeweight="1pt"/>
                  <v:group id="Group 16" o:spid="_x0000_s1034" style="position:absolute;width:39490;height:45513" coordsize="35542,355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7" o:spid="_x0000_s1035" type="#_x0000_t75" style="position:absolute;width:35542;height:355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">
                      <v:imagedata r:id="rId19" o:title=""/>
                    </v:shape>
                    <v:oval id="Oval 18" o:spid="_x0000_s1036" style="position:absolute;left:30763;top:27680;width:457;height:5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" fillcolor="black [3213]" strokecolor="black [3213]" strokeweight="1pt">
                      <v:stroke joinstyle="miter"/>
                    </v:oval>
                    <v:oval id="Oval 19" o:spid="_x0000_s1037" style="position:absolute;left:2880;top:12267;width:458;height: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" fillcolor="black [3213]" strokecolor="black [3213]" strokeweight="1pt">
                      <v:stroke joinstyle="miter"/>
                    </v:oval>
                    <v:oval id="Oval 20" o:spid="_x0000_s1038" style="position:absolute;left:15869;top:12890;width:457;height:5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" fillcolor="black [3213]" strokecolor="black [3213]" strokeweight="1pt">
                      <v:stroke joinstyle="miter"/>
                    </v:oval>
                  </v:group>
                </v:group>
                <v:group id="Group 3" o:spid="_x0000_s1039" style="position:absolute;left:3200;top:16041;width:31413;height:50586" coordorigin="3200,16041" coordsize="31991,487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type id="_x0000_t202" coordsize="21600,21600" o:spt="202" path="m,l,21600r21600,l21600,xe">
                    <v:stroke joinstyle="miter"/>
                    <v:path gradientshapeok="t" o:connecttype="rect"/>
                  </v:shapetype>
                  <v:shape id="TextBox 37" o:spid="_x0000_s1040" type="#_x0000_t202" style="position:absolute;left:8571;top:45797;width:18704;height:5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" filled="f" strokecolor="black [3213]">
                    <v:textbox>
                      <w:txbxContent>
                        <w:p w14:paraId="539F5C5D" w14:textId="078714E1"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2</w:t>
                          </w:r>
                        </w:p>
                      </w:txbxContent>
                    </v:textbox>
                  </v:shape>
                  <v:line id="Straight Connector 5" o:spid="_x0000_s1041" style="position:absolute;flip:x;visibility:visible;mso-wrap-style:square" from="17923,17130" to="18156,45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" strokecolor="black [3213]" strokeweight=".5pt">
                    <v:stroke joinstyle="miter"/>
                  </v:line>
                  <v:shape id="TextBox 43" o:spid="_x0000_s1042" type="#_x0000_t202" style="position:absolute;left:8546;top:52501;width:18704;height:5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" filled="f" strokecolor="black [3213]">
                    <v:textbox>
                      <w:txbxContent>
                        <w:p w14:paraId="63CEE99E" w14:textId="41C9A9E3"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1</w:t>
                          </w:r>
                        </w:p>
                      </w:txbxContent>
                    </v:textbox>
                  </v:shape>
                  <v:shape id="TextBox 44" o:spid="_x0000_s1043" type="#_x0000_t202" style="position:absolute;left:8688;top:59206;width:18703;height:5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" filled="f" strokecolor="black [3213]">
                    <v:textbox>
                      <w:txbxContent>
                        <w:p w14:paraId="5E4B7EE0" w14:textId="0D1D1C51"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Barandbha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44" type="#_x0000_t34" style="position:absolute;left:3200;top:16041;width:5346;height:39237;rotation:18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" adj="-9382" strokecolor="black [3213]" strokeweight=".5pt"/>
                  <v:shapetype id="_x0000_t33" coordsize="21600,21600" o:spt="33" o:oned="t" path="m,l21600,r,21600e" filled="f">
                    <v:stroke joinstyle="miter"/>
                    <v:path arrowok="t" fillok="f" o:connecttype="none"/>
                    <o:lock v:ext="edit" shapetype="t"/>
                  </v:shapetype>
                  <v:shape id="Elbow Connector 9" o:spid="_x0000_s1045" type="#_x0000_t33" style="position:absolute;left:17938;top:44728;width:26707;height:7801;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" strokecolor="black [3213]" strokeweight=".5pt"/>
                </v:group>
              </v:group>
            </w:pict>
          </mc:Fallback>
        </mc:AlternateContent>
      </w:r>
    </w:p>
    <w:p w14:paraId="39897177" w14:textId="77777777" w:rsidR="00067291" w:rsidRDefault="00067291" w:rsidP="008C78A4">
      <w:pPr>
        <w:rPr>
          <w:rFonts w:eastAsiaTheme="minorEastAsia"/>
        </w:rPr>
      </w:pPr>
    </w:p>
    <w:p w14:paraId="4B519EE1" w14:textId="77777777" w:rsidR="005E1DD4" w:rsidRDefault="005E1DD4" w:rsidP="008C78A4">
      <w:pPr>
        <w:rPr>
          <w:rFonts w:eastAsiaTheme="minorEastAsia"/>
        </w:rPr>
      </w:pPr>
    </w:p>
    <w:p w14:paraId="291873EB" w14:textId="77777777" w:rsidR="005E1DD4" w:rsidRDefault="005E1DD4" w:rsidP="008C78A4">
      <w:pPr>
        <w:rPr>
          <w:rFonts w:eastAsiaTheme="minorEastAsia"/>
        </w:rPr>
      </w:pPr>
    </w:p>
    <w:p w14:paraId="3747F98C" w14:textId="77777777" w:rsidR="005E1DD4" w:rsidRDefault="005E1DD4" w:rsidP="008C78A4">
      <w:pPr>
        <w:rPr>
          <w:rFonts w:eastAsiaTheme="minorEastAsia"/>
        </w:rPr>
      </w:pPr>
    </w:p>
    <w:p w14:paraId="4BA05C73" w14:textId="77777777" w:rsidR="005E1DD4" w:rsidRDefault="005E1DD4" w:rsidP="008C78A4">
      <w:pPr>
        <w:rPr>
          <w:rFonts w:eastAsiaTheme="minorEastAsia"/>
        </w:rPr>
      </w:pPr>
    </w:p>
    <w:p w14:paraId="64C64853" w14:textId="77777777" w:rsidR="005E1DD4" w:rsidRDefault="005E1DD4" w:rsidP="008C78A4">
      <w:pPr>
        <w:rPr>
          <w:rFonts w:eastAsiaTheme="minorEastAsia"/>
        </w:rPr>
      </w:pPr>
    </w:p>
    <w:p w14:paraId="7039E17E" w14:textId="4DE24E07" w:rsidR="005E1DD4" w:rsidRDefault="005E1DD4" w:rsidP="008C78A4">
      <w:pPr>
        <w:rPr>
          <w:rFonts w:eastAsiaTheme="minorEastAsia"/>
        </w:rPr>
      </w:pPr>
    </w:p>
    <w:p w14:paraId="4A6BEB6E" w14:textId="77777777" w:rsidR="006C1373" w:rsidRDefault="005E1DD4" w:rsidP="008C78A4">
      <w:pPr>
        <w:rPr>
          <w:rFonts w:eastAsiaTheme="minorEastAsia"/>
        </w:rPr>
      </w:pPr>
      <w:r>
        <w:rPr>
          <w:rFonts w:eastAsiaTheme="minorEastAsia"/>
        </w:rPr>
        <w:tab/>
      </w:r>
    </w:p>
    <w:p w14:paraId="41BFB638" w14:textId="77777777" w:rsidR="006C1373" w:rsidRDefault="006C1373" w:rsidP="008C78A4">
      <w:pPr>
        <w:rPr>
          <w:rFonts w:eastAsiaTheme="minorEastAsia"/>
        </w:rPr>
      </w:pPr>
    </w:p>
    <w:p w14:paraId="0C8CE11F" w14:textId="77777777" w:rsidR="006C1373" w:rsidRDefault="006C1373" w:rsidP="008C78A4">
      <w:pPr>
        <w:rPr>
          <w:rFonts w:eastAsiaTheme="minorEastAsia"/>
        </w:rPr>
      </w:pPr>
    </w:p>
    <w:p w14:paraId="3D401C5A" w14:textId="77777777" w:rsidR="006C1373" w:rsidRDefault="006C1373" w:rsidP="008C78A4">
      <w:pPr>
        <w:rPr>
          <w:rFonts w:eastAsiaTheme="minorEastAsia"/>
        </w:rPr>
      </w:pPr>
    </w:p>
    <w:p w14:paraId="2D198C33" w14:textId="77777777" w:rsidR="006C1373" w:rsidRDefault="006C1373" w:rsidP="008C78A4">
      <w:pPr>
        <w:rPr>
          <w:rFonts w:eastAsiaTheme="minorEastAsia"/>
        </w:rPr>
      </w:pPr>
    </w:p>
    <w:p w14:paraId="764EE76F" w14:textId="77777777" w:rsidR="006C1373" w:rsidRDefault="006C1373" w:rsidP="008C78A4">
      <w:pPr>
        <w:rPr>
          <w:rFonts w:eastAsiaTheme="minorEastAsia"/>
        </w:rPr>
      </w:pPr>
    </w:p>
    <w:p w14:paraId="7DD82F6A" w14:textId="638F27FE" w:rsidR="005E1DD4" w:rsidRDefault="005E1DD4" w:rsidP="008C78A4">
      <w:pPr>
        <w:rPr>
          <w:rFonts w:eastAsiaTheme="minorEastAsia"/>
        </w:rPr>
      </w:pPr>
      <w:r>
        <w:rPr>
          <w:rFonts w:eastAsiaTheme="minorEastAsia"/>
        </w:rPr>
        <w:t xml:space="preserve">Fig X: Result from </w:t>
      </w:r>
      <w:proofErr w:type="spellStart"/>
      <w:r>
        <w:rPr>
          <w:rFonts w:eastAsiaTheme="minorEastAsia"/>
        </w:rPr>
        <w:t>Barandbhar</w:t>
      </w:r>
      <w:proofErr w:type="spellEnd"/>
      <w:r>
        <w:rPr>
          <w:rFonts w:eastAsiaTheme="minorEastAsia"/>
        </w:rPr>
        <w:t xml:space="preserve"> training set</w:t>
      </w:r>
    </w:p>
    <w:p w14:paraId="67AD7AB9" w14:textId="77777777" w:rsidR="005E1DD4" w:rsidRDefault="005E1DD4" w:rsidP="008C78A4">
      <w:pPr>
        <w:rPr>
          <w:rFonts w:eastAsiaTheme="minorEastAsia"/>
        </w:rPr>
      </w:pPr>
    </w:p>
    <w:p w14:paraId="78013281" w14:textId="77777777" w:rsidR="00D00A66" w:rsidRDefault="00D00A66" w:rsidP="008C78A4">
      <w:pPr>
        <w:rPr>
          <w:rFonts w:eastAsiaTheme="minorEastAsia"/>
        </w:rPr>
      </w:pPr>
    </w:p>
    <w:p w14:paraId="00717D30" w14:textId="1203CACD" w:rsidR="005E1DD4" w:rsidRDefault="006C1373" w:rsidP="008C78A4">
      <w:pPr>
        <w:rPr>
          <w:rFonts w:eastAsiaTheme="minorEastAsia"/>
        </w:rPr>
      </w:pPr>
      <w:r w:rsidRPr="005E1DD4">
        <w:rPr>
          <w:rFonts w:eastAsiaTheme="minorEastAsia"/>
          <w:noProof/>
        </w:rPr>
        <mc:AlternateContent>
          <mc:Choice Requires="wpg">
            <w:drawing>
              <wp:anchor distT="0" distB="0" distL="114300" distR="114300" simplePos="0" relativeHeight="251658241" behindDoc="0" locked="0" layoutInCell="1" allowOverlap="1" wp14:anchorId="222801AD" wp14:editId="7E1060EE">
                <wp:simplePos x="0" y="0"/>
                <wp:positionH relativeFrom="column">
                  <wp:posOffset>432435</wp:posOffset>
                </wp:positionH>
                <wp:positionV relativeFrom="paragraph">
                  <wp:posOffset>31750</wp:posOffset>
                </wp:positionV>
                <wp:extent cx="5147310" cy="2302510"/>
                <wp:effectExtent l="0" t="0" r="0" b="8890"/>
                <wp:wrapNone/>
                <wp:docPr id="21" name="Group 12"/>
                <wp:cNvGraphicFramePr/>
                <a:graphic xmlns:a="http://schemas.openxmlformats.org/drawingml/2006/main">
                  <a:graphicData uri="http://schemas.microsoft.com/office/word/2010/wordprocessingGroup">
                    <wpg:wgp>
                      <wpg:cNvGrpSpPr/>
                      <wpg:grpSpPr>
                        <a:xfrm>
                          <a:off x="0" y="0"/>
                          <a:ext cx="5147310" cy="2302510"/>
                          <a:chOff x="0" y="0"/>
                          <a:chExt cx="11285428" cy="6702875"/>
                        </a:xfrm>
                      </wpg:grpSpPr>
                      <pic:pic xmlns:pic="http://schemas.openxmlformats.org/drawingml/2006/picture">
                        <pic:nvPicPr>
                          <pic:cNvPr id="22" name="Picture 2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671670" y="9595"/>
                            <a:ext cx="6613758" cy="4521315"/>
                          </a:xfrm>
                          <a:prstGeom prst="rect">
                            <a:avLst/>
                          </a:prstGeom>
                        </pic:spPr>
                      </pic:pic>
                      <wps:wsp>
                        <wps:cNvPr id="23" name="Straight Connector 23"/>
                        <wps:cNvCnPr/>
                        <wps:spPr>
                          <a:xfrm flipV="1">
                            <a:off x="316581" y="1908789"/>
                            <a:ext cx="5094645" cy="2621003"/>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0" y="30055"/>
                            <a:ext cx="5554064" cy="1732937"/>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5" name="Picture 2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30376"/>
                            <a:ext cx="3949066" cy="4551370"/>
                          </a:xfrm>
                          <a:prstGeom prst="rect">
                            <a:avLst/>
                          </a:prstGeom>
                        </pic:spPr>
                      </pic:pic>
                      <wpg:grpSp>
                        <wpg:cNvPr id="26" name="Group 26"/>
                        <wpg:cNvGrpSpPr/>
                        <wpg:grpSpPr>
                          <a:xfrm>
                            <a:off x="288906" y="1582544"/>
                            <a:ext cx="3136943" cy="5120331"/>
                            <a:chOff x="288906" y="1582544"/>
                            <a:chExt cx="3194783" cy="4931177"/>
                          </a:xfrm>
                        </wpg:grpSpPr>
                        <wps:wsp>
                          <wps:cNvPr id="27" name="TextBox 6"/>
                          <wps:cNvSpPr txBox="1"/>
                          <wps:spPr>
                            <a:xfrm>
                              <a:off x="854141" y="4615996"/>
                              <a:ext cx="1870648" cy="559292"/>
                            </a:xfrm>
                            <a:prstGeom prst="rect">
                              <a:avLst/>
                            </a:prstGeom>
                            <a:noFill/>
                            <a:ln>
                              <a:solidFill>
                                <a:schemeClr val="tx1"/>
                              </a:solidFill>
                            </a:ln>
                          </wps:spPr>
                          <wps:txbx>
                            <w:txbxContent>
                              <w:p w14:paraId="46C0D68F" w14:textId="68B06B95"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2</w:t>
                                </w:r>
                              </w:p>
                              <w:p w14:paraId="6F50B6D4" w14:textId="77777777" w:rsidR="00902CFC" w:rsidRDefault="00902CFC"/>
                            </w:txbxContent>
                          </wps:txbx>
                          <wps:bodyPr wrap="square" rtlCol="0">
                            <a:noAutofit/>
                          </wps:bodyPr>
                        </wps:wsp>
                        <wps:wsp>
                          <wps:cNvPr id="28" name="Straight Connector 28"/>
                          <wps:cNvCnPr>
                            <a:cxnSpLocks/>
                            <a:stCxn id="4294967295" idx="4"/>
                            <a:endCxn id="4294967295" idx="0"/>
                          </wps:cNvCnPr>
                          <wps:spPr>
                            <a:xfrm>
                              <a:off x="1784514" y="1691468"/>
                              <a:ext cx="4822" cy="29248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TextBox 8"/>
                          <wps:cNvSpPr txBox="1"/>
                          <wps:spPr>
                            <a:xfrm>
                              <a:off x="851648" y="5286727"/>
                              <a:ext cx="1870364" cy="556569"/>
                            </a:xfrm>
                            <a:prstGeom prst="rect">
                              <a:avLst/>
                            </a:prstGeom>
                            <a:noFill/>
                            <a:ln>
                              <a:solidFill>
                                <a:schemeClr val="tx1"/>
                              </a:solidFill>
                            </a:ln>
                          </wps:spPr>
                          <wps:txbx>
                            <w:txbxContent>
                              <w:p w14:paraId="20DFBB75" w14:textId="531C222C"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1</w:t>
                                </w:r>
                              </w:p>
                            </w:txbxContent>
                          </wps:txbx>
                          <wps:bodyPr wrap="square" rtlCol="0">
                            <a:noAutofit/>
                          </wps:bodyPr>
                        </wps:wsp>
                        <wps:wsp>
                          <wps:cNvPr id="30" name="TextBox 9"/>
                          <wps:cNvSpPr txBox="1"/>
                          <wps:spPr>
                            <a:xfrm>
                              <a:off x="865834" y="5957152"/>
                              <a:ext cx="1870364" cy="556569"/>
                            </a:xfrm>
                            <a:prstGeom prst="rect">
                              <a:avLst/>
                            </a:prstGeom>
                            <a:noFill/>
                            <a:ln>
                              <a:solidFill>
                                <a:schemeClr val="tx1"/>
                              </a:solidFill>
                            </a:ln>
                          </wps:spPr>
                          <wps:txbx>
                            <w:txbxContent>
                              <w:p w14:paraId="743E2A21" w14:textId="394CE2A7"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Barandbhar</w:t>
                                </w:r>
                              </w:p>
                            </w:txbxContent>
                          </wps:txbx>
                          <wps:bodyPr wrap="square" rtlCol="0">
                            <a:noAutofit/>
                          </wps:bodyPr>
                        </wps:wsp>
                        <wps:wsp>
                          <wps:cNvPr id="31" name="Elbow Connector 31"/>
                          <wps:cNvCnPr>
                            <a:stCxn id="4294967295" idx="2"/>
                            <a:endCxn id="4294967295" idx="1"/>
                          </wps:cNvCnPr>
                          <wps:spPr>
                            <a:xfrm rot="10800000" flipH="1" flipV="1">
                              <a:off x="288906" y="1582544"/>
                              <a:ext cx="562741" cy="3982467"/>
                            </a:xfrm>
                            <a:prstGeom prst="bentConnector3">
                              <a:avLst>
                                <a:gd name="adj1" fmla="val -4133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4294967295" idx="5"/>
                            <a:endCxn id="4294967295" idx="3"/>
                          </wps:cNvCnPr>
                          <wps:spPr>
                            <a:xfrm rot="5400000">
                              <a:off x="1766588" y="4518336"/>
                              <a:ext cx="2686711" cy="7474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3" name="Straight Connector 33"/>
                        <wps:cNvCnPr/>
                        <wps:spPr>
                          <a:xfrm flipV="1">
                            <a:off x="3949066" y="1887212"/>
                            <a:ext cx="1604998" cy="264258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3949066" y="0"/>
                            <a:ext cx="1604998" cy="1717002"/>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5" name="Rectangle 35"/>
                        <wps:cNvSpPr/>
                        <wps:spPr>
                          <a:xfrm>
                            <a:off x="5411226" y="1717002"/>
                            <a:ext cx="142838" cy="172632"/>
                          </a:xfrm>
                          <a:prstGeom prst="rect">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6" name="Group 36"/>
                        <wpg:cNvGrpSpPr/>
                        <wpg:grpSpPr>
                          <a:xfrm>
                            <a:off x="288904" y="1549283"/>
                            <a:ext cx="3143606" cy="2092227"/>
                            <a:chOff x="288907" y="1549280"/>
                            <a:chExt cx="2829376" cy="1633876"/>
                          </a:xfrm>
                        </wpg:grpSpPr>
                        <wps:wsp>
                          <wps:cNvPr id="37" name="Oval 37"/>
                          <wps:cNvSpPr/>
                          <wps:spPr>
                            <a:xfrm>
                              <a:off x="3077134" y="3090599"/>
                              <a:ext cx="41149" cy="9255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Oval 38"/>
                          <wps:cNvSpPr/>
                          <wps:spPr>
                            <a:xfrm>
                              <a:off x="288907" y="1549280"/>
                              <a:ext cx="45719" cy="5195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9" name="Oval 39"/>
                          <wps:cNvSpPr/>
                          <wps:spPr>
                            <a:xfrm>
                              <a:off x="1587772" y="1611626"/>
                              <a:ext cx="45719" cy="5195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222801AD" id="Group 12" o:spid="_x0000_s1046" style="position:absolute;margin-left:34.05pt;margin-top:2.5pt;width:405.3pt;height:181.3pt;z-index:251658241;mso-width-relative:margin;mso-height-relative:margin" coordsize="112854,67028" o:gfxdata="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9PzD/hIJn/3FoV/9FSTf/Nj4s/yAmGv8aGxT/Dg0L/wAB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xodE/++&#13;&#10;yJX/2+us/9vcqv/R4qj/x9ai/764l/+3ypP/sLeL/5OXc/99i2X/a3FV/1tNQv8/NjT/HR8x/x4a&#13;&#10;Ff8MCwn/AQEB/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wID/2VHW//Kraz/&#13;&#10;tZ+j/6iInP/Po6D/yqmh/9HBpv/Sy6X/z9Gl/+TPrP/c3Kz/1+Kq/9Kvqf+2n5v/lpqo/6arnv+1&#13;&#10;wY3/lKZ4/46fc/97imT/ZG9Q/zpBL/8vNif/HR0W/xMRDv8EBAP/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Dw9K/yQorP8pJab/ETCx&#13;&#10;/3ZSnP/jqKH/29um/8/hpf/O3KT/zd+l/9Dbpf/S2KX/1s+m/9+1qf/exqT/0sWp/5GLuf+7yqz/&#13;&#10;0eqo/9Doqf/R6qr/0eqq/9Dpqf/N36T/wc+a/8K8lv+yu43/iJBs/3J5Wv9pV03/WDo+/zg1K/8u&#13;&#10;MiX/ERAN/wUFB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DBz/CEK1/wtAwP8KQb//BU3H/3Nq&#13;&#10;kv+ylJX/p7Ol/8DDo//P3KT/y9uk/83dpf/WzqT/2M+l/97Qp//Xsaf/koiz/3SFuP+qv6z/0OCk&#13;&#10;/87cpP/K46T/y+Ok/8Xbpf/L0ab/4M6q/9Dgp//P46f/39is/+Hdrv/a26v/2NGo/87gpf/M3aT/&#13;&#10;s7+P/6Kxgv+Mm3H/hJRs/3F+W/9WYEb/MTYn/yovIv8cIBf/EBIN/wYGB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BL3L/A1nV/wtKw/8SOrj/Bk/J/xVPwP8V&#13;&#10;Qrf/dXKb/7eUmv/R0aX/y92k/83dpP/Txp3/0Jmj/9Wlrf/Jp57/hZCr/8TBpP/L4qT/zd+k/8vh&#13;&#10;pP/K4qT/yuKk/8nhpP/I4qT/0tml/8zfpP/L36T/2M6m/9LZpv/I5aT/yeSk/8rjpP/K46T/zean&#13;&#10;/8/oqP/Q6an/0Omp/9Lrqv/O56j/yOCj/8Pbn/+4zpX/rcKM/6S4hf+Nn3P/bHlY/1hjSP9KUzz/&#13;&#10;LjQl/ygtIP8LDgr/AgUC/wIDAP8DAg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&#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&#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&#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&#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&#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&#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&#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&#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&#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&#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&#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&#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CAQH/BgIL/wMAF/8OBhj/&#13;&#10;FQck/yAOPv83JEf/UCdH/0geX/9GGWr/Yx5q/14fdP9iFnf/ZSF0/2YZd/9aF3//TBOE/0QUiP9T&#13;&#10;En7/UhR+/z8fif84LZL/Vjx6/3hHX/9VKXj/hldX/35eXv9hOnH/Thx+/0wUgf8xDZL/Lw+U/zER&#13;&#10;kf9uUmr/PGOb/z9blv9xYmv/c0Nh/0Mehf84F47/MBqU/zAMlP8tDJX/LA+W/zkRjP9fQnT/f2xh&#13;&#10;/4BkXv9HNIX/NROP/zoUi/82G5D/RSeG/1E1fP8pDJj/SB9//xsQDf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B/wAAAv8EAwP/GhAL/xcGHP8nBiz/KgYv/zcJOv8yClH/LxJy/zMMeP9FDHf/&#13;&#10;TRl2/2g/af9tQmz/ZTt0/2Y9cf9KJ4X/SjWH/4lXVf93QmD/Sg+D/0YOhf82Do//OxKN/zcbjv9y&#13;&#10;U2b/bFVt/2ZKb/9HKoT/USN7/z0Tif85HY//MiWV/0IPh/80CpD/NRSP/147cv9QOX//ZkBs/0Uj&#13;&#10;hP9bO3X/YDpw/3pQXv8/JYn/MxmS/1BDgf9XOX7/JQ1T/wE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QAF/wUBC/8KARP/FAkU&#13;&#10;/ygaEv8nFDf/IQ1L/zgaS/8wCV7/KRB1/2dDUf9hQW//SBmF/1gTfv9aEoD/XCZ//0omh/9lO27/&#13;&#10;WC15/08Xf/9cMnL/QhiF/ygKmv8qCpj/Jgia/zQZkP9FKYb/QzeK/3BebP9TOnz/gVJZ/0Efh/8w&#13;&#10;DJL/Nh2S/zkkj/85Eo3/YzZv/2ZTc/9MLnr/GQ8O/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BAAH/AwID/wQDCP8KACD/GwQg/yUHLf8vCDn/MgpE/ywPW/9DHmz/TDtz&#13;&#10;/2BMbP96TWH/ektj/0gpif8vJJ//SiqH/0A/lP8+W5r/WFyB/0o9h/9uQGb/Uyl6/1Upd/9zPWH/&#13;&#10;YUBy/1E0fP+EWVn/RCGG/01Aiv83KFL/AQE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X/AgUR/xIP&#13;&#10;EP8NBib/FhAo/zY2Pv8sQ17/WTlC/zgiYP87I3b/UC9w/1I+f/9YIXv/Rg6K/0siif91aG//l3BS&#13;&#10;/2VKdP93SmP/YjNw/2Aubf8XDRX/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BAAD/AAAB/wAAAv8MBwL/EAkP/w8FKf8iGSv/Gww7/xYbV/8oMl//Mxhw/ycU&#13;&#10;gv9IKnP/RyF9/0QiU/8AAAP/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gAI/wMADP8S&#13;&#10;Cg3/EwoX/w0HEf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">
                <v:shape id="Picture 22" o:spid="_x0000_s1047" type="#_x0000_t75" style="position:absolute;left:46716;top:95;width:66138;height:452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">
                  <v:imagedata r:id="rId22" o:title=""/>
                </v:shape>
                <v:line id="Straight Connector 23" o:spid="_x0000_s1048" style="position:absolute;flip:y;visibility:visible;mso-wrap-style:square" from="3165,19087" to="54112,45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" strokecolor="#823b0b [1605]" strokeweight=".5pt">
                  <v:stroke joinstyle="miter"/>
                </v:line>
                <v:line id="Straight Connector 24" o:spid="_x0000_s1049" style="position:absolute;visibility:visible;mso-wrap-style:square" from="0,300" to="55540,17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" strokecolor="#823b0b [1605]" strokeweight=".5pt">
                  <v:stroke joinstyle="miter"/>
                </v:line>
                <v:shape id="Picture 25" o:spid="_x0000_s1050" type="#_x0000_t75" style="position:absolute;top:303;width:39490;height:455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">
                  <v:imagedata r:id="rId23" o:title=""/>
                </v:shape>
                <v:group id="Group 26" o:spid="_x0000_s1051" style="position:absolute;left:2889;top:15825;width:31369;height:51203" coordorigin="2889,15825" coordsize="31947,493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 id="TextBox 6" o:spid="_x0000_s1052" type="#_x0000_t202" style="position:absolute;left:8541;top:46159;width:18706;height:55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" filled="f" strokecolor="black [3213]">
                    <v:textbox>
                      <w:txbxContent>
                        <w:p w14:paraId="46C0D68F" w14:textId="68B06B95"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2</w:t>
                          </w:r>
                        </w:p>
                        <w:p w14:paraId="6F50B6D4" w14:textId="77777777" w:rsidR="00902CFC" w:rsidRDefault="00902CFC"/>
                      </w:txbxContent>
                    </v:textbox>
                  </v:shape>
                  <v:line id="Straight Connector 28" o:spid="_x0000_s1053" style="position:absolute;visibility:visible;mso-wrap-style:square" from="17845,16914" to="17893,46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" strokecolor="black [3213]" strokeweight=".5pt">
                    <v:stroke joinstyle="miter"/>
                    <o:lock v:ext="edit" shapetype="f"/>
                  </v:line>
                  <v:shape id="TextBox 8" o:spid="_x0000_s1054" type="#_x0000_t202" style="position:absolute;left:8516;top:52867;width:18704;height:5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" filled="f" strokecolor="black [3213]">
                    <v:textbox>
                      <w:txbxContent>
                        <w:p w14:paraId="20DFBB75" w14:textId="531C222C"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Rampur1</w:t>
                          </w:r>
                        </w:p>
                      </w:txbxContent>
                    </v:textbox>
                  </v:shape>
                  <v:shape id="TextBox 9" o:spid="_x0000_s1055" type="#_x0000_t202" style="position:absolute;left:8658;top:59571;width:18703;height:55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" filled="f" strokecolor="black [3213]">
                    <v:textbox>
                      <w:txbxContent>
                        <w:p w14:paraId="743E2A21" w14:textId="394CE2A7" w:rsidR="00902CFC" w:rsidRPr="005E1DD4" w:rsidRDefault="00902CFC" w:rsidP="005E1DD4">
                          <w:pPr>
                            <w:pStyle w:val="NormalWeb"/>
                            <w:spacing w:before="0" w:beforeAutospacing="0" w:after="0" w:afterAutospacing="0"/>
                            <w:jc w:val="center"/>
                            <w:rPr>
                              <w:sz w:val="16"/>
                              <w:szCs w:val="16"/>
                            </w:rPr>
                          </w:pPr>
                          <w:r w:rsidRPr="005E1DD4">
                            <w:rPr>
                              <w:rFonts w:asciiTheme="minorHAnsi" w:hAnsi="Calibri" w:cstheme="minorBidi"/>
                              <w:color w:val="000000" w:themeColor="text1"/>
                              <w:kern w:val="24"/>
                              <w:sz w:val="16"/>
                              <w:szCs w:val="16"/>
                            </w:rPr>
                            <w:t>Barandbhar</w:t>
                          </w:r>
                        </w:p>
                      </w:txbxContent>
                    </v:textbox>
                  </v:shape>
                  <v:shape id="Elbow Connector 31" o:spid="_x0000_s1056" type="#_x0000_t34" style="position:absolute;left:2889;top:15825;width:5627;height:39825;rotation:18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" adj="-8929" strokecolor="black [3213]" strokeweight=".5pt"/>
                  <v:shape id="Elbow Connector 32" o:spid="_x0000_s1057" type="#_x0000_t33" style="position:absolute;left:17665;top:45183;width:26867;height:7475;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" strokecolor="black [3213]" strokeweight=".5pt"/>
                </v:group>
                <v:line id="Straight Connector 33" o:spid="_x0000_s1058" style="position:absolute;flip:y;visibility:visible;mso-wrap-style:square" from="39490,18872" to="55540,45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" strokecolor="#823b0b [1605]" strokeweight=".5pt">
                  <v:stroke joinstyle="miter"/>
                </v:line>
                <v:line id="Straight Connector 34" o:spid="_x0000_s1059" style="position:absolute;visibility:visible;mso-wrap-style:square" from="39490,0" to="55540,171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" strokecolor="#823b0b [1605]" strokeweight=".5pt">
                  <v:stroke joinstyle="miter"/>
                </v:line>
                <v:rect id="Rectangle 35" o:spid="_x0000_s1060" style="position:absolute;left:54112;top:17170;width:1428;height:1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" fillcolor="#823b0b [1605]" strokecolor="#823b0b [1605]" strokeweight="1pt"/>
                <v:group id="Group 36" o:spid="_x0000_s1061" style="position:absolute;left:2889;top:15492;width:31436;height:20923" coordorigin="2889,15492" coordsize="28293,163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oval id="Oval 37" o:spid="_x0000_s1062" style="position:absolute;left:30771;top:30905;width:411;height: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" fillcolor="black [3213]" strokecolor="black [3213]" strokeweight="1pt">
                    <v:stroke joinstyle="miter"/>
                  </v:oval>
                  <v:oval id="Oval 38" o:spid="_x0000_s1063" style="position:absolute;left:2889;top:15492;width:457;height:5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" fillcolor="black [3213]" strokecolor="black [3213]" strokeweight="1pt">
                    <v:stroke joinstyle="miter"/>
                  </v:oval>
                  <v:oval id="Oval 39" o:spid="_x0000_s1064" style="position:absolute;left:15877;top:16116;width:457;height: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" fillcolor="black [3213]" strokecolor="black [3213]" strokeweight="1pt">
                    <v:stroke joinstyle="miter"/>
                  </v:oval>
                </v:group>
              </v:group>
            </w:pict>
          </mc:Fallback>
        </mc:AlternateContent>
      </w:r>
    </w:p>
    <w:p w14:paraId="4B9750D1" w14:textId="3C3715C3" w:rsidR="005E1DD4" w:rsidRDefault="005E1DD4" w:rsidP="008C78A4">
      <w:pPr>
        <w:rPr>
          <w:rFonts w:eastAsiaTheme="minorEastAsia"/>
        </w:rPr>
      </w:pPr>
    </w:p>
    <w:p w14:paraId="5251D4A3" w14:textId="28576189" w:rsidR="005E1DD4" w:rsidRDefault="005E1DD4" w:rsidP="008C78A4">
      <w:pPr>
        <w:rPr>
          <w:rFonts w:eastAsiaTheme="minorEastAsia"/>
        </w:rPr>
      </w:pPr>
    </w:p>
    <w:p w14:paraId="3B4582F6" w14:textId="77777777" w:rsidR="005E1DD4" w:rsidRDefault="005E1DD4" w:rsidP="008C78A4">
      <w:pPr>
        <w:rPr>
          <w:rFonts w:eastAsiaTheme="minorEastAsia"/>
        </w:rPr>
      </w:pPr>
    </w:p>
    <w:p w14:paraId="44D9C375" w14:textId="77777777" w:rsidR="005E1DD4" w:rsidRDefault="005E1DD4" w:rsidP="008C78A4">
      <w:pPr>
        <w:rPr>
          <w:rFonts w:eastAsiaTheme="minorEastAsia"/>
        </w:rPr>
      </w:pPr>
    </w:p>
    <w:p w14:paraId="4A7DE12C" w14:textId="77777777" w:rsidR="005E1DD4" w:rsidRDefault="005E1DD4" w:rsidP="008C78A4">
      <w:pPr>
        <w:rPr>
          <w:rFonts w:eastAsiaTheme="minorEastAsia"/>
        </w:rPr>
      </w:pPr>
    </w:p>
    <w:p w14:paraId="1FDB1BFB" w14:textId="77777777" w:rsidR="005E1DD4" w:rsidRDefault="005E1DD4" w:rsidP="008C78A4">
      <w:pPr>
        <w:rPr>
          <w:rFonts w:eastAsiaTheme="minorEastAsia"/>
        </w:rPr>
      </w:pPr>
    </w:p>
    <w:p w14:paraId="7240C297" w14:textId="77777777" w:rsidR="005E1DD4" w:rsidRDefault="005E1DD4" w:rsidP="008C78A4">
      <w:pPr>
        <w:rPr>
          <w:rFonts w:eastAsiaTheme="minorEastAsia"/>
        </w:rPr>
      </w:pPr>
    </w:p>
    <w:p w14:paraId="6F21D0EE" w14:textId="15C66682" w:rsidR="00451195" w:rsidRDefault="00451195" w:rsidP="008C78A4">
      <w:pPr>
        <w:rPr>
          <w:rFonts w:eastAsiaTheme="minorEastAsia"/>
        </w:rPr>
      </w:pPr>
    </w:p>
    <w:p w14:paraId="77574A7C" w14:textId="6AD17F44" w:rsidR="00451195" w:rsidRDefault="00451195" w:rsidP="008C78A4">
      <w:pPr>
        <w:rPr>
          <w:rFonts w:eastAsiaTheme="minorEastAsia"/>
        </w:rPr>
      </w:pPr>
    </w:p>
    <w:p w14:paraId="020C363D" w14:textId="2989703E" w:rsidR="00451195" w:rsidRDefault="00451195" w:rsidP="008C78A4">
      <w:pPr>
        <w:rPr>
          <w:rFonts w:eastAsiaTheme="minorEastAsia"/>
        </w:rPr>
      </w:pPr>
    </w:p>
    <w:p w14:paraId="18A3C934" w14:textId="5E6A8FBA" w:rsidR="00451195" w:rsidRDefault="00451195" w:rsidP="008C78A4">
      <w:pPr>
        <w:rPr>
          <w:rFonts w:eastAsiaTheme="minorEastAsia"/>
        </w:rPr>
      </w:pPr>
    </w:p>
    <w:p w14:paraId="3918C97B" w14:textId="06F657A4" w:rsidR="00451195" w:rsidRDefault="00451195" w:rsidP="008C78A4">
      <w:pPr>
        <w:rPr>
          <w:rFonts w:eastAsiaTheme="minorEastAsia"/>
        </w:rPr>
      </w:pPr>
    </w:p>
    <w:p w14:paraId="338CEDE5" w14:textId="77777777" w:rsidR="00451195" w:rsidRDefault="00451195" w:rsidP="008C78A4">
      <w:pPr>
        <w:rPr>
          <w:rFonts w:eastAsiaTheme="minorEastAsia"/>
        </w:rPr>
      </w:pPr>
    </w:p>
    <w:p w14:paraId="00E23841" w14:textId="408F3053" w:rsidR="005E1DD4" w:rsidRDefault="005E1DD4" w:rsidP="008C78A4">
      <w:pPr>
        <w:rPr>
          <w:rFonts w:eastAsiaTheme="minorEastAsia"/>
        </w:rPr>
      </w:pPr>
      <w:r>
        <w:rPr>
          <w:rFonts w:eastAsiaTheme="minorEastAsia"/>
        </w:rPr>
        <w:t>Fig X: Result from Rampur training set</w:t>
      </w:r>
    </w:p>
    <w:p w14:paraId="6B2C15E9" w14:textId="77777777" w:rsidR="00451195" w:rsidRDefault="00451195" w:rsidP="005E1DD4">
      <w:pPr>
        <w:rPr>
          <w:rFonts w:eastAsiaTheme="minorEastAsia"/>
        </w:rPr>
      </w:pPr>
    </w:p>
    <w:p w14:paraId="7C3BA471" w14:textId="45DD1788" w:rsidR="001E1FAD" w:rsidRPr="00D00A66" w:rsidRDefault="005E1DD4" w:rsidP="008C78A4">
      <w:pPr>
        <w:rPr>
          <w:rFonts w:asciiTheme="minorHAnsi" w:eastAsiaTheme="minorEastAsia" w:hAnsiTheme="minorHAnsi" w:cstheme="minorBidi"/>
        </w:rPr>
      </w:pPr>
      <w:r>
        <w:rPr>
          <w:rFonts w:eastAsiaTheme="minorEastAsia"/>
        </w:rPr>
        <w:t xml:space="preserve">We used the Semi-automatic classification plugin (SCP) in GIS to provide an input set of coordinates and observe the resulting clusters. The above figures show the results of SCP with Rampur and </w:t>
      </w:r>
      <w:proofErr w:type="spellStart"/>
      <w:r>
        <w:rPr>
          <w:rFonts w:eastAsiaTheme="minorEastAsia"/>
        </w:rPr>
        <w:t>Barandbhar</w:t>
      </w:r>
      <w:proofErr w:type="spellEnd"/>
      <w:r>
        <w:rPr>
          <w:rFonts w:eastAsiaTheme="minorEastAsia"/>
        </w:rPr>
        <w:t xml:space="preserve"> coordinates respectively given as ground truth.</w:t>
      </w:r>
      <w:r w:rsidR="00451195">
        <w:rPr>
          <w:rFonts w:eastAsiaTheme="minorEastAsia"/>
        </w:rPr>
        <w:t xml:space="preserve"> We note that for each training set, the test reference points fall in the same cluster, validating the identified clusters. The points colored yellow and orange respectively in Fig X and X, are the initial guesses of locations where C. </w:t>
      </w:r>
      <w:proofErr w:type="spellStart"/>
      <w:r w:rsidR="00451195">
        <w:rPr>
          <w:rFonts w:eastAsiaTheme="minorEastAsia"/>
        </w:rPr>
        <w:t>odorata</w:t>
      </w:r>
      <w:proofErr w:type="spellEnd"/>
      <w:r w:rsidR="00451195">
        <w:rPr>
          <w:rFonts w:eastAsiaTheme="minorEastAsia"/>
        </w:rPr>
        <w:t xml:space="preserve"> may be found. Given the sparsity of reference points, </w:t>
      </w:r>
      <w:r w:rsidR="00D00A66">
        <w:rPr>
          <w:rFonts w:eastAsiaTheme="minorEastAsia"/>
        </w:rPr>
        <w:t xml:space="preserve">these mappings carry a high level of uncertainty. Also note that between </w:t>
      </w:r>
      <w:proofErr w:type="spellStart"/>
      <w:r w:rsidR="00D00A66">
        <w:rPr>
          <w:rFonts w:eastAsiaTheme="minorEastAsia"/>
        </w:rPr>
        <w:t>Barandbhar</w:t>
      </w:r>
      <w:proofErr w:type="spellEnd"/>
      <w:r w:rsidR="00D00A66">
        <w:rPr>
          <w:rFonts w:eastAsiaTheme="minorEastAsia"/>
        </w:rPr>
        <w:t xml:space="preserve"> training set (1 reference point) and Rampur training set (2 reference points), the number of points assigned to the labeled cluster diminish, hinting that the identified clusters may be more general rather than species specific. In the following section, we describe some machine learning techniques that may be helpful, and sketch out a few potential lines of research investigation. </w:t>
      </w:r>
    </w:p>
    <w:p w14:paraId="7687D815" w14:textId="77777777" w:rsidR="00546537" w:rsidRDefault="00546537" w:rsidP="008C78A4">
      <w:pPr>
        <w:rPr>
          <w:rFonts w:eastAsiaTheme="minorEastAsia"/>
        </w:rPr>
      </w:pPr>
    </w:p>
    <w:p w14:paraId="5B184A59" w14:textId="22C1E19A" w:rsidR="00BF77BD" w:rsidRDefault="008C78A4" w:rsidP="18280120">
      <w:pPr>
        <w:pStyle w:val="Heading1"/>
      </w:pPr>
      <w:r>
        <w:t>Future work ideas</w:t>
      </w:r>
    </w:p>
    <w:p w14:paraId="49BC37A2" w14:textId="322C9F37" w:rsidR="18280120" w:rsidRDefault="18280120" w:rsidP="18280120">
      <w:pPr>
        <w:pStyle w:val="Heading1"/>
      </w:pPr>
      <w:r w:rsidRPr="18280120">
        <w:t>Possible directions using machine learning techniques</w:t>
      </w:r>
    </w:p>
    <w:p w14:paraId="27E8144F" w14:textId="5D1C58FC" w:rsidR="007B05DA" w:rsidRDefault="007B05DA" w:rsidP="007B05DA">
      <w:pPr>
        <w:pStyle w:val="Heading2"/>
      </w:pPr>
      <w:r>
        <w:t>Artificial Neural Networks</w:t>
      </w:r>
    </w:p>
    <w:p w14:paraId="5B14BE90" w14:textId="77777777" w:rsidR="007B05DA" w:rsidRDefault="007B05DA" w:rsidP="00677184">
      <w:pPr>
        <w:pStyle w:val="Heading2"/>
      </w:pPr>
    </w:p>
    <w:p w14:paraId="5E40687F" w14:textId="34452121" w:rsidR="00677184" w:rsidRDefault="00677184" w:rsidP="00677184">
      <w:pPr>
        <w:pStyle w:val="Heading2"/>
      </w:pPr>
      <w:r w:rsidRPr="18280120">
        <w:t>Transfer Learning</w:t>
      </w:r>
    </w:p>
    <w:p w14:paraId="67F5B045" w14:textId="1D689DF9" w:rsidR="00677184" w:rsidRDefault="00677184" w:rsidP="00677184">
      <w:pPr>
        <w:jc w:val="both"/>
        <w:rPr>
          <w:rFonts w:ascii="Arial" w:eastAsia="Arial" w:hAnsi="Arial" w:cs="Arial"/>
          <w:color w:val="222222"/>
          <w:sz w:val="19"/>
          <w:szCs w:val="19"/>
        </w:rPr>
      </w:pPr>
      <w:r w:rsidRPr="18280120">
        <w:rPr>
          <w:rFonts w:ascii="Arial" w:eastAsia="Arial" w:hAnsi="Arial" w:cs="Arial"/>
          <w:color w:val="222222"/>
          <w:sz w:val="19"/>
          <w:szCs w:val="19"/>
        </w:rPr>
        <w:t>Machine learning (ML) algorithms typically perform well when the quantity and quality of training samples is high. However, coming up with data points is hard for the problem at hand; identifying sites infested by the target species is resource intensive. Also, seasonality, cloud cover and other factors can add to the challenges by restricting the number of usable satellite. A natural question to ask is</w:t>
      </w:r>
      <w:r w:rsidR="00647178">
        <w:rPr>
          <w:rFonts w:ascii="Arial" w:eastAsia="Arial" w:hAnsi="Arial" w:cs="Arial"/>
          <w:color w:val="222222"/>
          <w:sz w:val="19"/>
          <w:szCs w:val="19"/>
        </w:rPr>
        <w:t xml:space="preserve"> if we can</w:t>
      </w:r>
      <w:r w:rsidRPr="18280120">
        <w:rPr>
          <w:rFonts w:ascii="Arial" w:eastAsia="Arial" w:hAnsi="Arial" w:cs="Arial"/>
          <w:color w:val="222222"/>
          <w:sz w:val="19"/>
          <w:szCs w:val="19"/>
        </w:rPr>
        <w:t xml:space="preserve"> leverage a learner meant for a different but related problem</w:t>
      </w:r>
      <w:r w:rsidR="00647178">
        <w:rPr>
          <w:rFonts w:ascii="Arial" w:eastAsia="Arial" w:hAnsi="Arial" w:cs="Arial"/>
          <w:color w:val="222222"/>
          <w:sz w:val="19"/>
          <w:szCs w:val="19"/>
        </w:rPr>
        <w:t>.</w:t>
      </w:r>
      <w:r w:rsidRPr="18280120">
        <w:rPr>
          <w:rFonts w:ascii="Arial" w:eastAsia="Arial" w:hAnsi="Arial" w:cs="Arial"/>
          <w:color w:val="222222"/>
          <w:sz w:val="19"/>
          <w:szCs w:val="19"/>
        </w:rPr>
        <w:t xml:space="preserve"> This learner might have been used to identify the presence of some other plant or to identify under a different class of inputs</w:t>
      </w:r>
      <w:r w:rsidR="00647178">
        <w:rPr>
          <w:rFonts w:ascii="Arial" w:eastAsia="Arial" w:hAnsi="Arial" w:cs="Arial"/>
          <w:color w:val="222222"/>
          <w:sz w:val="19"/>
          <w:szCs w:val="19"/>
        </w:rPr>
        <w:t>.</w:t>
      </w:r>
      <w:r w:rsidRPr="18280120">
        <w:rPr>
          <w:rFonts w:ascii="Arial" w:eastAsia="Arial" w:hAnsi="Arial" w:cs="Arial"/>
          <w:color w:val="222222"/>
          <w:sz w:val="19"/>
          <w:szCs w:val="19"/>
        </w:rPr>
        <w:t xml:space="preserve"> Under these circumstances</w:t>
      </w:r>
      <w:r w:rsidR="00647178">
        <w:rPr>
          <w:rFonts w:ascii="Arial" w:eastAsia="Arial" w:hAnsi="Arial" w:cs="Arial"/>
          <w:color w:val="222222"/>
          <w:sz w:val="19"/>
          <w:szCs w:val="19"/>
        </w:rPr>
        <w:t xml:space="preserve"> </w:t>
      </w:r>
      <w:r w:rsidRPr="18280120">
        <w:rPr>
          <w:rFonts w:ascii="Arial" w:eastAsia="Arial" w:hAnsi="Arial" w:cs="Arial"/>
          <w:color w:val="222222"/>
          <w:sz w:val="19"/>
          <w:szCs w:val="19"/>
        </w:rPr>
        <w:t>transfer learning (TL)</w:t>
      </w:r>
      <w:r w:rsidR="00647178">
        <w:rPr>
          <w:rFonts w:ascii="Arial" w:eastAsia="Arial" w:hAnsi="Arial" w:cs="Arial"/>
          <w:color w:val="222222"/>
          <w:sz w:val="19"/>
          <w:szCs w:val="19"/>
        </w:rPr>
        <w:t xml:space="preserve"> is</w:t>
      </w:r>
      <w:r w:rsidRPr="18280120">
        <w:rPr>
          <w:rFonts w:ascii="Arial" w:eastAsia="Arial" w:hAnsi="Arial" w:cs="Arial"/>
          <w:color w:val="222222"/>
          <w:sz w:val="19"/>
          <w:szCs w:val="19"/>
        </w:rPr>
        <w:t xml:space="preserve"> a design methodology in ML that enables one to transfer the knowledge learnt in one task (referred to as source task) to be transferred to other tasks (target tasks)</w:t>
      </w:r>
      <w:r>
        <w:rPr>
          <w:rFonts w:ascii="Arial" w:eastAsia="Arial" w:hAnsi="Arial" w:cs="Arial"/>
          <w:color w:val="222222"/>
          <w:sz w:val="19"/>
          <w:szCs w:val="19"/>
        </w:rPr>
        <w:t xml:space="preserve"> </w:t>
      </w:r>
      <w:r>
        <w:rPr>
          <w:rFonts w:ascii="Arial" w:eastAsia="Arial" w:hAnsi="Arial" w:cs="Arial"/>
          <w:color w:val="222222"/>
          <w:sz w:val="19"/>
          <w:szCs w:val="19"/>
        </w:rPr>
        <w:fldChar w:fldCharType="begin" w:fldLock="1"/>
      </w:r>
      <w:r>
        <w:rPr>
          <w:rFonts w:ascii="Arial" w:eastAsia="Arial" w:hAnsi="Arial" w:cs="Arial"/>
          <w:color w:val="222222"/>
          <w:sz w:val="19"/>
          <w:szCs w:val="19"/>
        </w:rPr>
        <w:instrText>ADDIN CSL_CITATION {"citationItems":[{"id":"ITEM-1","itemData":{"author":[{"dropping-particle":"","family":"Pan","given":"Sinno Jialin","non-dropping-particle":"","parse-names":false,"suffix":""},{"dropping-particle":"","family":"Yang","given":"Qiang","non-dropping-particle":"","parse-names":false,"suffix":""},{"dropping-particle":"","family":"others","given":"","non-dropping-particle":"","parse-names":false,"suffix":""}],"container-title":"IEEE Transactions on knowledge and data engineering","id":"ITEM-1","issue":"10","issued":{"date-parts":[["2010"]]},"page":"1345-1359","publisher":"Institute of Electrical and Electronics Engineers, Inc., 345 E. 47 th St. NY NY 10017-2394 USA","title":"A survey on transfer learning","type":"article-journal","volume":"22"},"uris":["http://www.mendeley.com/documents/?uuid=6057421f-074c-45f4-b78a-eed360924971"]}],"mendeley":{"formattedCitation":"(Pan, Yang, &amp; others, 2010)","plainTextFormattedCitation":"(Pan, Yang, &amp; others, 2010)","previouslyFormattedCitation":"(Pan, Yang, &amp; others, 2010)"},"properties":{"noteIndex":0},"schema":"https://github.com/citation-style-language/schema/raw/master/csl-citation.json"}</w:instrText>
      </w:r>
      <w:r>
        <w:rPr>
          <w:rFonts w:ascii="Arial" w:eastAsia="Arial" w:hAnsi="Arial" w:cs="Arial"/>
          <w:color w:val="222222"/>
          <w:sz w:val="19"/>
          <w:szCs w:val="19"/>
        </w:rPr>
        <w:fldChar w:fldCharType="separate"/>
      </w:r>
      <w:r w:rsidRPr="00772AEF">
        <w:rPr>
          <w:rFonts w:ascii="Arial" w:eastAsia="Arial" w:hAnsi="Arial" w:cs="Arial"/>
          <w:noProof/>
          <w:color w:val="222222"/>
          <w:sz w:val="19"/>
          <w:szCs w:val="19"/>
        </w:rPr>
        <w:t>(Pan, Yang, &amp; others, 2010)</w:t>
      </w:r>
      <w:r>
        <w:rPr>
          <w:rFonts w:ascii="Arial" w:eastAsia="Arial" w:hAnsi="Arial" w:cs="Arial"/>
          <w:color w:val="222222"/>
          <w:sz w:val="19"/>
          <w:szCs w:val="19"/>
        </w:rPr>
        <w:fldChar w:fldCharType="end"/>
      </w:r>
      <w:r>
        <w:rPr>
          <w:rFonts w:ascii="Arial" w:eastAsia="Arial" w:hAnsi="Arial" w:cs="Arial"/>
          <w:color w:val="222222"/>
          <w:sz w:val="19"/>
          <w:szCs w:val="19"/>
        </w:rPr>
        <w:t>.</w:t>
      </w:r>
    </w:p>
    <w:p w14:paraId="577822A1" w14:textId="77777777" w:rsidR="00677184" w:rsidRDefault="00677184" w:rsidP="00677184">
      <w:pPr>
        <w:jc w:val="both"/>
      </w:pPr>
      <w:r w:rsidRPr="18280120">
        <w:rPr>
          <w:rFonts w:ascii="Arial" w:eastAsia="Arial" w:hAnsi="Arial" w:cs="Arial"/>
          <w:color w:val="222222"/>
          <w:sz w:val="19"/>
          <w:szCs w:val="19"/>
        </w:rPr>
        <w:t>TL capitalizes on the fact that ML algorithms typically take a layered approach for learning (particularly deep learners). For images, it is observed that the initial layers extract low level features such as edges, changes in color, or gradient in temperature, while the middle layers might perform complex tasks of finding the correlation among the feature from different modalities with the higher layers performing task-specific functions such as defining classification rules or determining parameters of the prediction model. Although the distribution of the data might differ, the feature extraction process and the data modelling aspect of the layers would generally remain the same for the source and target. In cases where the target lacks labels but the tasks remain the same as the source, one could learn a mapping between the target and the source which then enables one to employ the labels available in the source domain. TL is also helpful when we consider tasks with insufficient training data. During the training phase, one could employ pre-trained feature extraction layers and augment the correlation capturing capability learned in the source domain to the available training data and then fine tune the task-specific learning functionality. The use of pre-trained layers allows one to invest precious training data for learning higher level functionalities. Utilizing the feature extraction functionality implies that all the training data can be utilized only for task-specific layers.</w:t>
      </w:r>
    </w:p>
    <w:p w14:paraId="36D552FB" w14:textId="77777777" w:rsidR="00677184" w:rsidRDefault="00677184" w:rsidP="00677184">
      <w:pPr>
        <w:keepNext/>
        <w:jc w:val="center"/>
      </w:pPr>
      <w:r>
        <w:rPr>
          <w:noProof/>
        </w:rPr>
        <w:drawing>
          <wp:inline distT="0" distB="0" distL="0" distR="0" wp14:anchorId="304E54CC" wp14:editId="4817DD97">
            <wp:extent cx="4572000" cy="2419350"/>
            <wp:effectExtent l="0" t="0" r="0" b="0"/>
            <wp:docPr id="109254530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2419350"/>
                    </a:xfrm>
                    <a:prstGeom prst="rect">
                      <a:avLst/>
                    </a:prstGeom>
                  </pic:spPr>
                </pic:pic>
              </a:graphicData>
            </a:graphic>
          </wp:inline>
        </w:drawing>
      </w:r>
    </w:p>
    <w:p w14:paraId="30DD2E84" w14:textId="77777777" w:rsidR="00677184" w:rsidRDefault="00677184" w:rsidP="00677184">
      <w:pPr>
        <w:pStyle w:val="Caption"/>
        <w:jc w:val="center"/>
        <w:rPr>
          <w:rFonts w:ascii="Arial" w:eastAsia="Arial" w:hAnsi="Arial" w:cs="Arial"/>
          <w:color w:val="222222"/>
          <w:sz w:val="19"/>
          <w:szCs w:val="19"/>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A schematic of transfer learning. Courtesy: William </w:t>
      </w:r>
      <w:proofErr w:type="spellStart"/>
      <w:r>
        <w:t>Vorhies</w:t>
      </w:r>
      <w:proofErr w:type="spellEnd"/>
      <w:r w:rsidRPr="000434D4">
        <w:t xml:space="preserve"> </w:t>
      </w:r>
      <w:r>
        <w:t>(</w:t>
      </w:r>
      <w:r w:rsidRPr="000434D4">
        <w:t>https://www.datasciencecentral.com</w:t>
      </w:r>
      <w:r>
        <w:t>).</w:t>
      </w:r>
    </w:p>
    <w:p w14:paraId="3D372BE5" w14:textId="74D271D6" w:rsidR="00CE086F" w:rsidRDefault="00CE086F" w:rsidP="00CE086F">
      <w:pPr>
        <w:pStyle w:val="Heading2"/>
      </w:pPr>
      <w:r>
        <w:t xml:space="preserve">Combining </w:t>
      </w:r>
      <w:r w:rsidR="00634BC9">
        <w:t>data-driven</w:t>
      </w:r>
      <w:r>
        <w:t xml:space="preserve"> models with theory-</w:t>
      </w:r>
      <w:r w:rsidR="00634BC9">
        <w:t>based</w:t>
      </w:r>
      <w:r>
        <w:t xml:space="preserve"> models</w:t>
      </w:r>
    </w:p>
    <w:p w14:paraId="26964671" w14:textId="67907642" w:rsidR="00CE086F" w:rsidRPr="00CE086F" w:rsidRDefault="00E37A58" w:rsidP="00E37A58">
      <w:pPr>
        <w:jc w:val="both"/>
      </w:pPr>
      <w:r>
        <w:t>Increasing availability of high-quality data and high-performance computing methods, have fueled the development of techniques such as deep learning. However, largely, these techniques are agnostic to underlying theo</w:t>
      </w:r>
      <w:r w:rsidR="001F53DD">
        <w:t>ry or understanding of the phenomenon under study. Mechanistic models, which are developed on the basis of fundamental of years of experience are not taken into account. It is natural that researches have eventually realized that the potential of combining these two paradigms</w:t>
      </w:r>
      <w:r w:rsidR="001F53DD" w:rsidRPr="001F53DD">
        <w:rPr>
          <w:rFonts w:cstheme="minorHAnsi"/>
          <w:color w:val="000000"/>
          <w:sz w:val="20"/>
          <w:szCs w:val="20"/>
        </w:rPr>
        <w:t xml:space="preserve"> </w:t>
      </w:r>
      <w:r w:rsidR="001F53DD">
        <w:rPr>
          <w:rFonts w:cstheme="minorHAnsi"/>
          <w:color w:val="000000"/>
          <w:sz w:val="20"/>
          <w:szCs w:val="20"/>
        </w:rPr>
        <w:t xml:space="preserve">of computational models for understanding complex phenomena. </w:t>
      </w:r>
      <w:r w:rsidR="001F53DD">
        <w:t xml:space="preserve"> In this regard, two </w:t>
      </w:r>
      <w:r w:rsidR="00AC5568">
        <w:t>bodies of work</w:t>
      </w:r>
      <w:r w:rsidR="00F37836">
        <w:t xml:space="preserve"> have </w:t>
      </w:r>
      <w:r w:rsidR="00AC5568">
        <w:t xml:space="preserve">emerged in recent years, though the general concept has </w:t>
      </w:r>
      <w:r w:rsidR="00F37836">
        <w:t xml:space="preserve">been </w:t>
      </w:r>
      <w:r w:rsidR="00076FE2">
        <w:t>around</w:t>
      </w:r>
      <w:r w:rsidR="00F37836">
        <w:t xml:space="preserve"> for a long</w:t>
      </w:r>
      <w:r w:rsidR="001F53DD">
        <w:t xml:space="preserve">: Theory-guided machine learning and </w:t>
      </w:r>
      <w:r w:rsidR="0059707C">
        <w:t xml:space="preserve">the </w:t>
      </w:r>
      <w:r w:rsidR="001F53DD">
        <w:t>abduction loop.</w:t>
      </w:r>
      <w:r w:rsidR="00887C76">
        <w:t xml:space="preserve"> </w:t>
      </w:r>
      <w:r w:rsidR="00167477">
        <w:t>The integrated system has the following advantages: (</w:t>
      </w:r>
      <w:proofErr w:type="spellStart"/>
      <w:r w:rsidR="00167477">
        <w:t>i</w:t>
      </w:r>
      <w:proofErr w:type="spellEnd"/>
      <w:r w:rsidR="00167477">
        <w:t xml:space="preserve">) Greater </w:t>
      </w:r>
      <w:r w:rsidR="00167477" w:rsidRPr="00167477">
        <w:rPr>
          <w:b/>
        </w:rPr>
        <w:t>consistency</w:t>
      </w:r>
      <w:r w:rsidR="00167477">
        <w:t xml:space="preserve"> as it respects known or accepted physical relationships between variables; (ii) </w:t>
      </w:r>
      <w:r w:rsidR="00167477">
        <w:rPr>
          <w:b/>
        </w:rPr>
        <w:t>generalizability</w:t>
      </w:r>
      <w:r w:rsidR="00167477">
        <w:t xml:space="preserve"> allowing the user to make educated guesses under scarcity of data; and (iii) ability to evaluate </w:t>
      </w:r>
      <w:r w:rsidR="00167477">
        <w:rPr>
          <w:b/>
        </w:rPr>
        <w:t xml:space="preserve">counterfactual </w:t>
      </w:r>
      <w:r w:rsidR="00167477">
        <w:t xml:space="preserve">scenarios. For our study, potentially, </w:t>
      </w:r>
      <w:r w:rsidR="00ED3DC6">
        <w:t>these concepts can help create robust models under</w:t>
      </w:r>
      <w:r w:rsidR="00167477">
        <w:t xml:space="preserve"> data inadequacy, guide data exploration</w:t>
      </w:r>
      <w:r w:rsidR="00880B84">
        <w:t>, avoid overfitting, and help evaluate various intervention strategies.</w:t>
      </w:r>
    </w:p>
    <w:p w14:paraId="44A5EC16" w14:textId="2D7A46A7" w:rsidR="002F7316" w:rsidRDefault="002F7316" w:rsidP="001E7F2C">
      <w:pPr>
        <w:pStyle w:val="Heading3"/>
      </w:pPr>
      <w:r w:rsidRPr="32B2D4B1">
        <w:t>Theory</w:t>
      </w:r>
      <w:r w:rsidR="00EE3AC0">
        <w:t>-</w:t>
      </w:r>
      <w:r w:rsidRPr="32B2D4B1">
        <w:t xml:space="preserve">guided </w:t>
      </w:r>
      <w:r w:rsidR="00164A01">
        <w:t>machine learning</w:t>
      </w:r>
    </w:p>
    <w:p w14:paraId="36AFFBC4" w14:textId="1D5C2E69" w:rsidR="003E060A" w:rsidRPr="00167477" w:rsidRDefault="00B713D1" w:rsidP="0002164E">
      <w:pPr>
        <w:jc w:val="both"/>
      </w:pPr>
      <w:r>
        <w:t xml:space="preserve">Models based on scientific knowledge represent relationships between variables, for example, temperature and </w:t>
      </w:r>
      <w:r w:rsidR="0002164E">
        <w:t>diapause. These are empirically proven, deduced from first principles or widely accepted by domain experts.</w:t>
      </w:r>
      <w:r w:rsidR="00B20135">
        <w:t xml:space="preserve"> Unlike these “theory-based” models, data-driven models use a set of training examples to learn a model that can automatically extract relationships between the input and output variables. </w:t>
      </w:r>
      <w:r w:rsidR="0002164E">
        <w:t>Combining theory-based models with current data</w:t>
      </w:r>
      <w:r w:rsidR="00167477">
        <w:t xml:space="preserve">-driven </w:t>
      </w:r>
      <w:r w:rsidR="0002164E">
        <w:t>models enables overcome many shortcomings of either methods. This has been demonstrated in a number of works concerning physical processes in domains such as hydrology and computational chemistry</w:t>
      </w:r>
      <w:r w:rsidR="00B20135">
        <w:t>, and has been summarized in a survey</w:t>
      </w:r>
      <w:r w:rsidR="0002164E">
        <w:t xml:space="preserve"> </w:t>
      </w:r>
      <w:r w:rsidR="0002164E">
        <w:fldChar w:fldCharType="begin" w:fldLock="1"/>
      </w:r>
      <w:r w:rsidR="00A35A42">
        <w:instrText>ADDIN CSL_CITATION {"citationItems":[{"id":"ITEM-1","itemData":{"DOI":"10.1109/TKDE.2017.2720168","ISSN":"10414347","abstract":"Data science models, although successful in a number of commercial domains, have had limited applicability in scientific problems involving complex physical phenomena. Theory-guided data science (TGDS) is an emerging paradigm that aims to leverage the wealth of scientific knowledge for improving the effectiveness of data science models in enabling scientific discovery. The overarching vision of TGDS is to introduce scientific consistency as an essential component for learning generalizable models. Further, by producing scientifically interpretable models, TGDS aims to advance our scientific understanding by discovering novel domain insights. Indeed, the paradigm of TGDS has started to gain prominence in a number of scientific disciplines such as turbulence modeling, material discovery, quantum chemistry, bio-medical science, bio-marker discovery, climate science, and hydrology. In this paper, we formally conceptualize the paradigm of TGDS and present a taxonomy of research themes in TGDS. We describe several approaches for integrating domain knowledge in different research themes using illustrative examples from different disciplines. We also highlight some of the promising avenues of novel research for realizing the full potential of theory-guided data science.","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page":"2318-2331","title":"Theory-guided data science: A new paradigm for scientific discovery from data","type":"article-journal","volume":"29"},"uris":["http://www.mendeley.com/documents/?uuid=5c5e6576-c497-4a1b-a615-cd173805e64a"]}],"mendeley":{"formattedCitation":"(Karpatne et al., 2017)","plainTextFormattedCitation":"(Karpatne et al., 2017)","previouslyFormattedCitation":"(Karpatne et al., 2017)"},"properties":{"noteIndex":0},"schema":"https://github.com/citation-style-language/schema/raw/master/csl-citation.json"}</w:instrText>
      </w:r>
      <w:r w:rsidR="0002164E">
        <w:fldChar w:fldCharType="separate"/>
      </w:r>
      <w:r w:rsidR="0002164E" w:rsidRPr="0002164E">
        <w:rPr>
          <w:noProof/>
        </w:rPr>
        <w:t>(Karpatne et al., 2017)</w:t>
      </w:r>
      <w:r w:rsidR="0002164E">
        <w:fldChar w:fldCharType="end"/>
      </w:r>
      <w:r w:rsidR="0002164E">
        <w:t xml:space="preserve">. </w:t>
      </w:r>
      <w:r w:rsidR="00B20135">
        <w:t>The survey describes the advantages and disadvantages</w:t>
      </w:r>
      <w:r w:rsidR="00167477">
        <w:t xml:space="preserve"> of both modeling paradigms</w:t>
      </w:r>
      <w:r w:rsidR="00867288">
        <w:t xml:space="preserve">. More importantly, it clearly describes methods </w:t>
      </w:r>
      <w:r w:rsidR="00DD57EB">
        <w:t xml:space="preserve">(with use cases) </w:t>
      </w:r>
      <w:r w:rsidR="00867288">
        <w:t>to fuse theory-based models with data-driven methods.</w:t>
      </w:r>
    </w:p>
    <w:p w14:paraId="36C5EAE8" w14:textId="60F803F2" w:rsidR="0052143F" w:rsidRDefault="00145AF5" w:rsidP="001E7F2C">
      <w:pPr>
        <w:pStyle w:val="Heading3"/>
        <w:rPr>
          <w:rFonts w:eastAsia="Times New Roman"/>
          <w:shd w:val="clear" w:color="auto" w:fill="FFFFFF"/>
        </w:rPr>
      </w:pPr>
      <w:r w:rsidRPr="00145AF5">
        <w:rPr>
          <w:rFonts w:eastAsia="Times New Roman"/>
          <w:shd w:val="clear" w:color="auto" w:fill="FFFFFF"/>
        </w:rPr>
        <w:t>Abduction loop (for informing field surveys)</w:t>
      </w:r>
    </w:p>
    <w:p w14:paraId="0CBA5802" w14:textId="35FE572C" w:rsidR="00832EC5" w:rsidRPr="000F4A56" w:rsidRDefault="0052143F" w:rsidP="0052143F">
      <w:pPr>
        <w:jc w:val="both"/>
        <w:rPr>
          <w:rFonts w:cstheme="minorHAnsi"/>
          <w:noProof/>
          <w:color w:val="000000"/>
        </w:rPr>
      </w:pPr>
      <w:r w:rsidRPr="000F4A56">
        <w:rPr>
          <w:rFonts w:cstheme="minorHAnsi"/>
          <w:color w:val="000000"/>
        </w:rPr>
        <w:t>Abduction is an inference approach that uses data and observations to identify plausible (preferably, best) explanations for phenomena</w:t>
      </w:r>
      <w:r w:rsidR="00A35A42" w:rsidRPr="000F4A56">
        <w:rPr>
          <w:rFonts w:cstheme="minorHAnsi"/>
          <w:color w:val="000000"/>
        </w:rPr>
        <w:t xml:space="preserve"> </w:t>
      </w:r>
      <w:r w:rsidR="00A35A42" w:rsidRPr="000F4A56">
        <w:rPr>
          <w:rFonts w:cstheme="minorHAnsi"/>
          <w:color w:val="000000"/>
        </w:rPr>
        <w:fldChar w:fldCharType="begin" w:fldLock="1"/>
      </w:r>
      <w:r w:rsidR="00A35A42" w:rsidRPr="000F4A56">
        <w:rPr>
          <w:rFonts w:cstheme="minorHAnsi"/>
          <w:color w:val="000000"/>
        </w:rPr>
        <w:instrText>ADDIN CSL_CITATION {"citationItems":[{"id":"ITEM-1","itemData":{"author":[{"dropping-particle":"","family":"Peirce","given":"Charles Sanders","non-dropping-particle":"","parse-names":false,"suffix":""},{"dropping-particle":"","family":"Hartshorne","given":"Charles","non-dropping-particle":"","parse-names":false,"suffix":""},{"dropping-particle":"","family":"Weiss","given":"Paul","non-dropping-particle":"","parse-names":false,"suffix":""},{"dropping-particle":"","family":"Burks","given":"Arthur Walter","non-dropping-particle":"","parse-names":false,"suffix":""}],"id":"ITEM-1","issued":{"date-parts":[["1960"]]},"publisher":"Harvard University Press","title":"Collected Papers of Charles Sanders Peirce: Edited by Charles Hartshorne and Paul Weiss: Principles of philosophy and Elements of logic","type":"book","volume":"1"},"uris":["http://www.mendeley.com/documents/?uuid=052803fd-f48a-44e0-945b-f86bdc762b61"]}],"mendeley":{"formattedCitation":"(Peirce, Hartshorne, Weiss, &amp; Burks, 1960)","plainTextFormattedCitation":"(Peirce, Hartshorne, Weiss, &amp; Burks, 1960)"},"properties":{"noteIndex":0},"schema":"https://github.com/citation-style-language/schema/raw/master/csl-citation.json"}</w:instrText>
      </w:r>
      <w:r w:rsidR="00A35A42" w:rsidRPr="000F4A56">
        <w:rPr>
          <w:rFonts w:cstheme="minorHAnsi"/>
          <w:color w:val="000000"/>
        </w:rPr>
        <w:fldChar w:fldCharType="separate"/>
      </w:r>
      <w:r w:rsidR="00A35A42" w:rsidRPr="000F4A56">
        <w:rPr>
          <w:rFonts w:cstheme="minorHAnsi"/>
          <w:noProof/>
          <w:color w:val="000000"/>
        </w:rPr>
        <w:t>(Peirce, Hartshorne, Weiss, &amp; Burks, 1960)</w:t>
      </w:r>
      <w:r w:rsidR="00A35A42" w:rsidRPr="000F4A56">
        <w:rPr>
          <w:rFonts w:cstheme="minorHAnsi"/>
          <w:color w:val="000000"/>
        </w:rPr>
        <w:fldChar w:fldCharType="end"/>
      </w:r>
      <w:r w:rsidRPr="000F4A56">
        <w:rPr>
          <w:rFonts w:cstheme="minorHAnsi"/>
          <w:color w:val="000000"/>
        </w:rPr>
        <w:t xml:space="preserve">. One-step abduction first generates data through experiments or observations. Then, data analysis consists of searching for patterns and generalizing these into phenomena, which is an inductive step. These results are used to formulate hypotheses based on theories whose purpose is to explain the data. Hypotheses may exist (from a previous loop) or may be proposed in this step, and can be removed (e.g., via falsification). Multiple candidate theories may be </w:t>
      </w:r>
      <w:proofErr w:type="spellStart"/>
      <w:r w:rsidRPr="000F4A56">
        <w:rPr>
          <w:rFonts w:cstheme="minorHAnsi"/>
          <w:color w:val="000000"/>
        </w:rPr>
        <w:t>posed</w:t>
      </w:r>
      <w:proofErr w:type="spellEnd"/>
      <w:r w:rsidRPr="000F4A56">
        <w:rPr>
          <w:rFonts w:cstheme="minorHAnsi"/>
          <w:color w:val="000000"/>
        </w:rPr>
        <w:t xml:space="preserve"> for a given phenomen</w:t>
      </w:r>
      <w:r w:rsidR="00BD3862" w:rsidRPr="000F4A56">
        <w:rPr>
          <w:rFonts w:cstheme="minorHAnsi"/>
          <w:color w:val="000000"/>
        </w:rPr>
        <w:t>on</w:t>
      </w:r>
      <w:r w:rsidRPr="000F4A56">
        <w:rPr>
          <w:rFonts w:cstheme="minorHAnsi"/>
          <w:color w:val="000000"/>
        </w:rPr>
        <w:t xml:space="preserve">. </w:t>
      </w:r>
      <w:r w:rsidR="00B90E86" w:rsidRPr="000F4A56">
        <w:rPr>
          <w:rFonts w:cstheme="minorHAnsi"/>
          <w:color w:val="000000"/>
        </w:rPr>
        <w:t>Multi-agent models and mechanistic models of plant growth and response to ecological factors are candidate models at this stage.</w:t>
      </w:r>
      <w:r w:rsidRPr="000F4A56">
        <w:rPr>
          <w:rFonts w:cstheme="minorHAnsi"/>
          <w:color w:val="000000"/>
        </w:rPr>
        <w:t xml:space="preserve"> The best explanation, or hypothesis/theory appraisal, is the process of identifying the best explanation for the phenomen</w:t>
      </w:r>
      <w:r w:rsidR="008A4DF6" w:rsidRPr="000F4A56">
        <w:rPr>
          <w:rFonts w:cstheme="minorHAnsi"/>
          <w:color w:val="000000"/>
        </w:rPr>
        <w:t>on</w:t>
      </w:r>
      <w:r w:rsidRPr="000F4A56">
        <w:rPr>
          <w:rFonts w:cstheme="minorHAnsi"/>
          <w:color w:val="000000"/>
        </w:rPr>
        <w:t xml:space="preserve">; this includes hypothesis falsification. </w:t>
      </w:r>
      <w:r w:rsidR="00502FC5" w:rsidRPr="000F4A56">
        <w:rPr>
          <w:rFonts w:cstheme="minorHAnsi"/>
          <w:color w:val="000000"/>
        </w:rPr>
        <w:t xml:space="preserve">This stage can potentially identify gaps in data and guide surveys. </w:t>
      </w:r>
      <w:r w:rsidRPr="000F4A56">
        <w:rPr>
          <w:rFonts w:cstheme="minorHAnsi"/>
          <w:color w:val="000000"/>
        </w:rPr>
        <w:t>Finally, the last step in an iteration is to determine what to do next, in terms of designing new experiments. The iterative process may terminate for any number of reasons; e.g., a best</w:t>
      </w:r>
      <w:r w:rsidR="00351AB9" w:rsidRPr="000F4A56">
        <w:rPr>
          <w:rFonts w:cstheme="minorHAnsi"/>
          <w:color w:val="000000"/>
        </w:rPr>
        <w:br/>
      </w:r>
      <w:r w:rsidRPr="000F4A56">
        <w:rPr>
          <w:rFonts w:cstheme="minorHAnsi"/>
          <w:color w:val="000000"/>
        </w:rPr>
        <w:t>explanation has been</w:t>
      </w:r>
      <w:r w:rsidR="00351AB9" w:rsidRPr="000F4A56">
        <w:rPr>
          <w:rFonts w:cstheme="minorHAnsi"/>
          <w:noProof/>
          <w:color w:val="000000"/>
        </w:rPr>
        <w:t xml:space="preserve"> found.</w:t>
      </w:r>
      <w:r w:rsidR="00832EC5" w:rsidRPr="000F4A56">
        <w:rPr>
          <w:rFonts w:cstheme="minorHAnsi"/>
          <w:noProof/>
          <w:color w:val="000000"/>
        </w:rPr>
        <w:t xml:space="preserve"> </w:t>
      </w:r>
    </w:p>
    <w:p w14:paraId="16E68B20" w14:textId="77777777" w:rsidR="00832EC5" w:rsidRDefault="00832EC5" w:rsidP="0052143F">
      <w:pPr>
        <w:jc w:val="both"/>
        <w:rPr>
          <w:rFonts w:cstheme="minorHAnsi"/>
          <w:noProof/>
          <w:color w:val="000000"/>
          <w:sz w:val="20"/>
          <w:szCs w:val="20"/>
        </w:rPr>
      </w:pPr>
    </w:p>
    <w:p w14:paraId="6EBF936A" w14:textId="77777777" w:rsidR="00832EC5" w:rsidRDefault="00832EC5" w:rsidP="0052143F">
      <w:pPr>
        <w:jc w:val="both"/>
        <w:rPr>
          <w:rFonts w:cstheme="minorHAnsi"/>
          <w:noProof/>
          <w:color w:val="000000"/>
          <w:sz w:val="20"/>
          <w:szCs w:val="20"/>
        </w:rPr>
      </w:pPr>
    </w:p>
    <w:p w14:paraId="4EBF0151" w14:textId="77777777" w:rsidR="00832EC5" w:rsidRDefault="00832EC5" w:rsidP="0052143F">
      <w:pPr>
        <w:jc w:val="both"/>
        <w:rPr>
          <w:rFonts w:cstheme="minorHAnsi"/>
          <w:noProof/>
          <w:color w:val="000000"/>
          <w:sz w:val="20"/>
          <w:szCs w:val="20"/>
        </w:rPr>
      </w:pPr>
    </w:p>
    <w:p w14:paraId="07CAA192" w14:textId="25282F93" w:rsidR="18280120" w:rsidRDefault="00832EC5" w:rsidP="005A055B">
      <w:pPr>
        <w:jc w:val="both"/>
      </w:pPr>
      <w:r>
        <w:rPr>
          <w:rFonts w:cstheme="minorHAnsi"/>
          <w:noProof/>
          <w:color w:val="000000"/>
          <w:sz w:val="20"/>
          <w:szCs w:val="20"/>
        </w:rPr>
        <w:t xml:space="preserve">                              </w:t>
      </w:r>
      <w:r>
        <w:rPr>
          <w:rFonts w:cstheme="minorHAnsi"/>
          <w:noProof/>
          <w:color w:val="000000"/>
          <w:sz w:val="20"/>
          <w:szCs w:val="20"/>
        </w:rPr>
        <w:drawing>
          <wp:inline distT="0" distB="0" distL="0" distR="0" wp14:anchorId="06CBBB13" wp14:editId="50D46905">
            <wp:extent cx="4653419" cy="2711885"/>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668A13FB" w14:textId="77777777" w:rsidR="004C31E3" w:rsidRDefault="004C31E3" w:rsidP="00072122">
      <w:pPr>
        <w:rPr>
          <w:b/>
          <w:bCs/>
          <w:sz w:val="32"/>
          <w:szCs w:val="32"/>
        </w:rPr>
      </w:pPr>
    </w:p>
    <w:p w14:paraId="3C3EE1C4" w14:textId="07DA8E19" w:rsidR="32B2D4B1" w:rsidRDefault="558D6E01" w:rsidP="00072122">
      <w:pPr>
        <w:rPr>
          <w:b/>
          <w:bCs/>
          <w:sz w:val="32"/>
          <w:szCs w:val="32"/>
        </w:rPr>
      </w:pPr>
      <w:r w:rsidRPr="558D6E01">
        <w:rPr>
          <w:b/>
          <w:bCs/>
          <w:sz w:val="32"/>
          <w:szCs w:val="32"/>
        </w:rPr>
        <w:t>References</w:t>
      </w:r>
    </w:p>
    <w:p w14:paraId="3E36F7F0" w14:textId="38BEFD4C" w:rsidR="558D6E01" w:rsidRDefault="558D6E01" w:rsidP="558D6E01">
      <w:pPr>
        <w:pStyle w:val="ListParagraph"/>
        <w:numPr>
          <w:ilvl w:val="0"/>
          <w:numId w:val="1"/>
        </w:numPr>
        <w:rPr>
          <w:color w:val="0563C1"/>
        </w:rPr>
      </w:pPr>
      <w:r w:rsidRPr="558D6E01">
        <w:rPr>
          <w:rFonts w:ascii="Verdana" w:eastAsia="Verdana" w:hAnsi="Verdana" w:cs="Verdana"/>
          <w:sz w:val="18"/>
          <w:szCs w:val="18"/>
        </w:rPr>
        <w:t xml:space="preserve">Modelling the distribution of the invasive shrub species </w:t>
      </w:r>
      <w:proofErr w:type="spellStart"/>
      <w:r w:rsidRPr="558D6E01">
        <w:rPr>
          <w:rFonts w:ascii="Verdana" w:eastAsia="Verdana" w:hAnsi="Verdana" w:cs="Verdana"/>
          <w:sz w:val="18"/>
          <w:szCs w:val="18"/>
        </w:rPr>
        <w:t>Chromolaena</w:t>
      </w:r>
      <w:proofErr w:type="spellEnd"/>
      <w:r w:rsidRPr="558D6E01">
        <w:rPr>
          <w:rFonts w:ascii="Verdana" w:eastAsia="Verdana" w:hAnsi="Verdana" w:cs="Verdana"/>
          <w:sz w:val="18"/>
          <w:szCs w:val="18"/>
        </w:rPr>
        <w:t xml:space="preserve"> </w:t>
      </w:r>
      <w:proofErr w:type="spellStart"/>
      <w:r w:rsidRPr="558D6E01">
        <w:rPr>
          <w:rFonts w:ascii="Verdana" w:eastAsia="Verdana" w:hAnsi="Verdana" w:cs="Verdana"/>
          <w:sz w:val="18"/>
          <w:szCs w:val="18"/>
        </w:rPr>
        <w:t>odorata</w:t>
      </w:r>
      <w:proofErr w:type="spellEnd"/>
      <w:r w:rsidRPr="558D6E01">
        <w:rPr>
          <w:rFonts w:ascii="Verdana" w:eastAsia="Verdana" w:hAnsi="Verdana" w:cs="Verdana"/>
          <w:sz w:val="18"/>
          <w:szCs w:val="18"/>
        </w:rPr>
        <w:t xml:space="preserve"> in Nepal and its impact on the native flora: </w:t>
      </w:r>
      <w:hyperlink r:id="rId30">
        <w:r w:rsidRPr="558D6E01">
          <w:rPr>
            <w:rStyle w:val="Hyperlink"/>
            <w:rFonts w:ascii="Calibri" w:eastAsia="Calibri" w:hAnsi="Calibri" w:cs="Calibri"/>
          </w:rPr>
          <w:t>https://www.nwo.nl/en/research-and-results/research-projects/i/30/20030.html</w:t>
        </w:r>
      </w:hyperlink>
      <w:r w:rsidRPr="558D6E01">
        <w:rPr>
          <w:rFonts w:ascii="Calibri" w:eastAsia="Calibri" w:hAnsi="Calibri" w:cs="Calibri"/>
        </w:rPr>
        <w:t xml:space="preserve"> </w:t>
      </w:r>
    </w:p>
    <w:p w14:paraId="2E7C433B" w14:textId="72FD35E5" w:rsidR="558D6E01" w:rsidRDefault="558D6E01" w:rsidP="558D6E01">
      <w:pPr>
        <w:pStyle w:val="ListParagraph"/>
        <w:numPr>
          <w:ilvl w:val="0"/>
          <w:numId w:val="1"/>
        </w:numPr>
        <w:rPr>
          <w:noProof/>
        </w:rPr>
      </w:pPr>
      <w:r w:rsidRPr="558D6E01">
        <w:rPr>
          <w:rFonts w:ascii="Verdana" w:eastAsia="Verdana" w:hAnsi="Verdana" w:cs="Verdana"/>
          <w:noProof/>
          <w:sz w:val="18"/>
          <w:szCs w:val="18"/>
        </w:rPr>
        <w:t>C.M. Joshi(2006): Mapping cryptic invaders and invasibility of tropical forest ecosystems: Chromolaena odorata in Nepal. , Enschede  May 22, 2006</w:t>
      </w:r>
    </w:p>
    <w:p w14:paraId="450088D0" w14:textId="1B6370CE" w:rsidR="558D6E01" w:rsidRDefault="558D6E01" w:rsidP="558D6E01">
      <w:pPr>
        <w:pStyle w:val="ListParagraph"/>
        <w:numPr>
          <w:ilvl w:val="0"/>
          <w:numId w:val="1"/>
        </w:numPr>
        <w:rPr>
          <w:noProof/>
        </w:rPr>
      </w:pPr>
      <w:r w:rsidRPr="558D6E01">
        <w:rPr>
          <w:rFonts w:ascii="Verdana" w:eastAsia="Verdana" w:hAnsi="Verdana" w:cs="Verdana"/>
          <w:noProof/>
          <w:sz w:val="18"/>
          <w:szCs w:val="18"/>
        </w:rPr>
        <w:t xml:space="preserve">C.M. Joshi, J. de Leeuw, I.C. van Duren(2004): Remote sensing and gis applications for mapping and spatial modelling of invasive species </w:t>
      </w:r>
      <w:r w:rsidRPr="558D6E01">
        <w:rPr>
          <w:rFonts w:ascii="Verdana" w:eastAsia="Verdana" w:hAnsi="Verdana" w:cs="Verdana"/>
          <w:i/>
          <w:iCs/>
          <w:noProof/>
          <w:sz w:val="18"/>
          <w:szCs w:val="18"/>
        </w:rPr>
        <w:t>International Archives of the Photogrammetry, Remote Sensing and Spatial Informational Sciences Conference Istanbul 2004</w:t>
      </w:r>
      <w:r w:rsidRPr="558D6E01">
        <w:rPr>
          <w:rFonts w:ascii="Verdana" w:eastAsia="Verdana" w:hAnsi="Verdana" w:cs="Verdana"/>
          <w:noProof/>
          <w:sz w:val="18"/>
          <w:szCs w:val="18"/>
        </w:rPr>
        <w:t xml:space="preserve"> pp. 669 - 677</w:t>
      </w:r>
    </w:p>
    <w:p w14:paraId="4BCE95B0" w14:textId="7AF725D2" w:rsidR="558D6E01" w:rsidRPr="00067291" w:rsidRDefault="558D6E01" w:rsidP="558D6E01">
      <w:pPr>
        <w:pStyle w:val="ListParagraph"/>
        <w:numPr>
          <w:ilvl w:val="0"/>
          <w:numId w:val="1"/>
        </w:numPr>
        <w:rPr>
          <w:noProof/>
        </w:rPr>
      </w:pPr>
      <w:r w:rsidRPr="558D6E01">
        <w:rPr>
          <w:rFonts w:ascii="Verdana" w:eastAsia="Verdana" w:hAnsi="Verdana" w:cs="Verdana"/>
          <w:noProof/>
          <w:sz w:val="18"/>
          <w:szCs w:val="18"/>
        </w:rPr>
        <w:t xml:space="preserve">C.M. Joshi, J. de Leeuw, A.K. Skidmore, I.C. van Duren, H. Oosten(2006): Remotely sensed estimation of forest canopy density: a comparison of the performance of four methods </w:t>
      </w:r>
      <w:r w:rsidRPr="558D6E01">
        <w:rPr>
          <w:rFonts w:ascii="Verdana" w:eastAsia="Verdana" w:hAnsi="Verdana" w:cs="Verdana"/>
          <w:i/>
          <w:iCs/>
          <w:noProof/>
          <w:sz w:val="18"/>
          <w:szCs w:val="18"/>
        </w:rPr>
        <w:t>International Journal of Geoinformatics and Earth Observation</w:t>
      </w:r>
      <w:r w:rsidRPr="558D6E01">
        <w:rPr>
          <w:rFonts w:ascii="Verdana" w:eastAsia="Verdana" w:hAnsi="Verdana" w:cs="Verdana"/>
          <w:noProof/>
          <w:sz w:val="18"/>
          <w:szCs w:val="18"/>
        </w:rPr>
        <w:t xml:space="preserve"> pp. 84 - 95 ISSN: 0303-2434.</w:t>
      </w:r>
    </w:p>
    <w:p w14:paraId="40A379C0" w14:textId="4A4C91EA" w:rsidR="00067291" w:rsidRDefault="00067291" w:rsidP="00067291">
      <w:pPr>
        <w:pStyle w:val="ListParagraph"/>
        <w:numPr>
          <w:ilvl w:val="0"/>
          <w:numId w:val="1"/>
        </w:numPr>
        <w:rPr>
          <w:rFonts w:ascii="Verdana" w:eastAsia="Verdana" w:hAnsi="Verdana" w:cs="Verdana"/>
          <w:noProof/>
          <w:sz w:val="18"/>
          <w:szCs w:val="18"/>
        </w:rPr>
      </w:pPr>
      <w:r w:rsidRPr="00067291">
        <w:rPr>
          <w:rFonts w:ascii="Verdana" w:eastAsia="Verdana" w:hAnsi="Verdana" w:cs="Verdana"/>
          <w:noProof/>
          <w:sz w:val="18"/>
          <w:szCs w:val="18"/>
        </w:rPr>
        <w:t>Barsi, J.A.; Lee, K.; Kvaran, G.; Markham, B.L.; Pedelty, J.A. The Spectral Response of the Landsat-8 Operational Land Imager. </w:t>
      </w:r>
      <w:r w:rsidRPr="00067291">
        <w:rPr>
          <w:rFonts w:ascii="Verdana" w:eastAsia="Verdana" w:hAnsi="Verdana" w:cs="Verdana"/>
          <w:i/>
          <w:iCs/>
          <w:noProof/>
          <w:sz w:val="18"/>
          <w:szCs w:val="18"/>
        </w:rPr>
        <w:t>Remote Sens. </w:t>
      </w:r>
      <w:r w:rsidRPr="00067291">
        <w:rPr>
          <w:rFonts w:ascii="Verdana" w:eastAsia="Verdana" w:hAnsi="Verdana" w:cs="Verdana"/>
          <w:b/>
          <w:bCs/>
          <w:noProof/>
          <w:sz w:val="18"/>
          <w:szCs w:val="18"/>
        </w:rPr>
        <w:t>2014</w:t>
      </w:r>
      <w:r w:rsidRPr="00067291">
        <w:rPr>
          <w:rFonts w:ascii="Verdana" w:eastAsia="Verdana" w:hAnsi="Verdana" w:cs="Verdana"/>
          <w:noProof/>
          <w:sz w:val="18"/>
          <w:szCs w:val="18"/>
        </w:rPr>
        <w:t>, </w:t>
      </w:r>
      <w:r w:rsidRPr="00067291">
        <w:rPr>
          <w:rFonts w:ascii="Verdana" w:eastAsia="Verdana" w:hAnsi="Verdana" w:cs="Verdana"/>
          <w:i/>
          <w:iCs/>
          <w:noProof/>
          <w:sz w:val="18"/>
          <w:szCs w:val="18"/>
        </w:rPr>
        <w:t>6</w:t>
      </w:r>
      <w:r w:rsidRPr="00067291">
        <w:rPr>
          <w:rFonts w:ascii="Verdana" w:eastAsia="Verdana" w:hAnsi="Verdana" w:cs="Verdana"/>
          <w:noProof/>
          <w:sz w:val="18"/>
          <w:szCs w:val="18"/>
        </w:rPr>
        <w:t>, 10232-10251. </w:t>
      </w:r>
      <w:hyperlink r:id="rId31" w:tgtFrame="_blank" w:history="1">
        <w:r w:rsidRPr="00067291">
          <w:rPr>
            <w:rFonts w:ascii="Verdana" w:eastAsia="Verdana" w:hAnsi="Verdana" w:cs="Verdana"/>
            <w:noProof/>
            <w:sz w:val="18"/>
            <w:szCs w:val="18"/>
          </w:rPr>
          <w:t>doi:10.3390/rs61010232</w:t>
        </w:r>
      </w:hyperlink>
      <w:r>
        <w:rPr>
          <w:rFonts w:ascii="Verdana" w:eastAsia="Verdana" w:hAnsi="Verdana" w:cs="Verdana"/>
          <w:noProof/>
          <w:sz w:val="18"/>
          <w:szCs w:val="18"/>
        </w:rPr>
        <w:t xml:space="preserve"> </w:t>
      </w:r>
    </w:p>
    <w:p w14:paraId="49A7A345" w14:textId="77777777" w:rsidR="006C1373" w:rsidRPr="006C1373" w:rsidRDefault="006C1373" w:rsidP="006C1373">
      <w:pPr>
        <w:pStyle w:val="ListParagraph"/>
        <w:numPr>
          <w:ilvl w:val="0"/>
          <w:numId w:val="1"/>
        </w:numPr>
        <w:rPr>
          <w:rFonts w:ascii="Verdana" w:eastAsia="Verdana" w:hAnsi="Verdana" w:cs="Verdana"/>
          <w:noProof/>
          <w:sz w:val="18"/>
          <w:szCs w:val="18"/>
        </w:rPr>
      </w:pPr>
      <w:r w:rsidRPr="006C1373">
        <w:rPr>
          <w:rFonts w:ascii="Verdana" w:eastAsia="Verdana" w:hAnsi="Verdana" w:cs="Verdana"/>
          <w:noProof/>
          <w:sz w:val="18"/>
          <w:szCs w:val="18"/>
        </w:rPr>
        <w:t>Congedo Luca (2016). Semi-Automatic Classiﬁcation Plugin Documentation. DOI: </w:t>
      </w:r>
      <w:hyperlink r:id="rId32" w:tgtFrame="_blank" w:history="1">
        <w:r w:rsidRPr="006C1373">
          <w:rPr>
            <w:rFonts w:ascii="Verdana" w:eastAsia="Verdana" w:hAnsi="Verdana" w:cs="Verdana"/>
            <w:noProof/>
            <w:sz w:val="18"/>
            <w:szCs w:val="18"/>
          </w:rPr>
          <w:t>http://dx.doi.org/10.13140/RG.2.2.29474.02242/1</w:t>
        </w:r>
      </w:hyperlink>
    </w:p>
    <w:p w14:paraId="6E720ADD" w14:textId="3D6F67FB" w:rsidR="006F4F20" w:rsidRDefault="006F4F20" w:rsidP="558D6E01">
      <w:pPr>
        <w:pStyle w:val="ListParagraph"/>
        <w:numPr>
          <w:ilvl w:val="0"/>
          <w:numId w:val="1"/>
        </w:numPr>
        <w:rPr>
          <w:noProof/>
        </w:rPr>
      </w:pPr>
      <w:r>
        <w:rPr>
          <w:noProof/>
        </w:rPr>
        <w:t xml:space="preserve">Chromolaena odorata observations on iNaturalist: </w:t>
      </w:r>
      <w:hyperlink r:id="rId33" w:history="1">
        <w:r w:rsidRPr="00274134">
          <w:rPr>
            <w:rStyle w:val="Hyperlink"/>
            <w:noProof/>
          </w:rPr>
          <w:t>https://www.inaturalist.org/taxa/199400-Chromolaena-odorata</w:t>
        </w:r>
      </w:hyperlink>
      <w:r>
        <w:rPr>
          <w:noProof/>
        </w:rPr>
        <w:t xml:space="preserve"> </w:t>
      </w:r>
    </w:p>
    <w:p w14:paraId="2703399B" w14:textId="5F9A2C14" w:rsidR="558D6E01" w:rsidRDefault="558D6E01" w:rsidP="558D6E01">
      <w:pPr>
        <w:pStyle w:val="ListParagraph"/>
        <w:numPr>
          <w:ilvl w:val="0"/>
          <w:numId w:val="1"/>
        </w:numPr>
        <w:rPr>
          <w:noProof/>
        </w:rPr>
      </w:pPr>
      <w:proofErr w:type="spellStart"/>
      <w:r w:rsidRPr="558D6E01">
        <w:rPr>
          <w:rFonts w:ascii="Calibri" w:hAnsi="Calibri"/>
        </w:rPr>
        <w:t>Karpatne</w:t>
      </w:r>
      <w:proofErr w:type="spellEnd"/>
      <w:r w:rsidRPr="558D6E01">
        <w:rPr>
          <w:rFonts w:ascii="Calibri" w:hAnsi="Calibri"/>
        </w:rPr>
        <w:t xml:space="preserve">, A., </w:t>
      </w:r>
      <w:proofErr w:type="spellStart"/>
      <w:r w:rsidRPr="558D6E01">
        <w:rPr>
          <w:rFonts w:ascii="Calibri" w:hAnsi="Calibri"/>
        </w:rPr>
        <w:t>Atluri</w:t>
      </w:r>
      <w:proofErr w:type="spellEnd"/>
      <w:r w:rsidRPr="558D6E01">
        <w:rPr>
          <w:rFonts w:ascii="Calibri" w:hAnsi="Calibri"/>
        </w:rPr>
        <w:t xml:space="preserve">, G., </w:t>
      </w:r>
      <w:proofErr w:type="spellStart"/>
      <w:r w:rsidRPr="558D6E01">
        <w:rPr>
          <w:rFonts w:ascii="Calibri" w:hAnsi="Calibri"/>
        </w:rPr>
        <w:t>Faghmous</w:t>
      </w:r>
      <w:proofErr w:type="spellEnd"/>
      <w:r w:rsidRPr="558D6E01">
        <w:rPr>
          <w:rFonts w:ascii="Calibri" w:hAnsi="Calibri"/>
        </w:rPr>
        <w:t xml:space="preserve">, J. H., Steinbach, M., Banerjee, A., </w:t>
      </w:r>
      <w:proofErr w:type="spellStart"/>
      <w:r w:rsidRPr="558D6E01">
        <w:rPr>
          <w:rFonts w:ascii="Calibri" w:hAnsi="Calibri"/>
        </w:rPr>
        <w:t>Ganguly</w:t>
      </w:r>
      <w:proofErr w:type="spellEnd"/>
      <w:r w:rsidRPr="558D6E01">
        <w:rPr>
          <w:rFonts w:ascii="Calibri" w:hAnsi="Calibri"/>
        </w:rPr>
        <w:t xml:space="preserve">, A., … Kumar, V. (2017). Theory-guided data science: A new paradigm for scientific discovery from data. </w:t>
      </w:r>
      <w:r w:rsidRPr="558D6E01">
        <w:rPr>
          <w:rFonts w:ascii="Calibri" w:hAnsi="Calibri"/>
          <w:i/>
        </w:rPr>
        <w:t>IEEE Transactions on Knowledge and Data Engineering</w:t>
      </w:r>
      <w:r w:rsidRPr="558D6E01">
        <w:rPr>
          <w:rFonts w:ascii="Calibri" w:hAnsi="Calibri"/>
        </w:rPr>
        <w:t xml:space="preserve">, </w:t>
      </w:r>
      <w:r w:rsidRPr="558D6E01">
        <w:rPr>
          <w:rFonts w:ascii="Calibri" w:hAnsi="Calibri"/>
          <w:i/>
        </w:rPr>
        <w:t>29</w:t>
      </w:r>
      <w:r w:rsidRPr="558D6E01">
        <w:rPr>
          <w:rFonts w:ascii="Calibri" w:hAnsi="Calibri"/>
        </w:rPr>
        <w:t xml:space="preserve">(10), 2318–2331. </w:t>
      </w:r>
      <w:hyperlink r:id="rId34">
        <w:r w:rsidRPr="558D6E01">
          <w:rPr>
            <w:rStyle w:val="Hyperlink"/>
            <w:rFonts w:ascii="Calibri" w:hAnsi="Calibri"/>
          </w:rPr>
          <w:t>https://doi.org/10.1109/TKDE.2017.2720168</w:t>
        </w:r>
      </w:hyperlink>
    </w:p>
    <w:p w14:paraId="7046A763" w14:textId="754310A2" w:rsidR="558D6E01" w:rsidRDefault="558D6E01" w:rsidP="558D6E01">
      <w:pPr>
        <w:pStyle w:val="ListParagraph"/>
        <w:numPr>
          <w:ilvl w:val="0"/>
          <w:numId w:val="1"/>
        </w:numPr>
        <w:rPr>
          <w:noProof/>
        </w:rPr>
      </w:pPr>
      <w:r w:rsidRPr="558D6E01">
        <w:rPr>
          <w:rFonts w:ascii="Calibri" w:hAnsi="Calibri"/>
        </w:rPr>
        <w:t xml:space="preserve">Pan, S. J., Yang, Q., &amp; others. (2010). A survey on transfer learning. </w:t>
      </w:r>
      <w:r w:rsidRPr="558D6E01">
        <w:rPr>
          <w:rFonts w:ascii="Calibri" w:hAnsi="Calibri"/>
          <w:i/>
        </w:rPr>
        <w:t>IEEE Transactions on Knowledge and Data Engineering</w:t>
      </w:r>
      <w:r w:rsidRPr="558D6E01">
        <w:rPr>
          <w:rFonts w:ascii="Calibri" w:hAnsi="Calibri"/>
        </w:rPr>
        <w:t xml:space="preserve">, </w:t>
      </w:r>
      <w:r w:rsidRPr="558D6E01">
        <w:rPr>
          <w:rFonts w:ascii="Calibri" w:hAnsi="Calibri"/>
          <w:i/>
        </w:rPr>
        <w:t>22</w:t>
      </w:r>
      <w:r w:rsidRPr="558D6E01">
        <w:rPr>
          <w:rFonts w:ascii="Calibri" w:hAnsi="Calibri"/>
        </w:rPr>
        <w:t>(10), 1345–1359.</w:t>
      </w:r>
    </w:p>
    <w:p w14:paraId="04A7B11F" w14:textId="28A727F8" w:rsidR="32B2D4B1" w:rsidRPr="006F421D" w:rsidRDefault="558D6E01" w:rsidP="00BF77BD">
      <w:pPr>
        <w:pStyle w:val="ListParagraph"/>
        <w:numPr>
          <w:ilvl w:val="0"/>
          <w:numId w:val="1"/>
        </w:numPr>
        <w:rPr>
          <w:noProof/>
        </w:rPr>
      </w:pPr>
      <w:r w:rsidRPr="558D6E01">
        <w:rPr>
          <w:rFonts w:ascii="Calibri" w:hAnsi="Calibri"/>
        </w:rPr>
        <w:t xml:space="preserve">Peirce, C. S., Hartshorne, C., Weiss, P., &amp; Burks, A. W. (1960). </w:t>
      </w:r>
      <w:r w:rsidRPr="558D6E01">
        <w:rPr>
          <w:rFonts w:ascii="Calibri" w:hAnsi="Calibri"/>
          <w:i/>
        </w:rPr>
        <w:t>Collected Papers of Charles Sanders Peirce: Edited by Charles Hartshorne and Paul Weiss: Principles of philosophy and Elements of logic</w:t>
      </w:r>
      <w:r w:rsidRPr="558D6E01">
        <w:rPr>
          <w:rFonts w:ascii="Calibri" w:hAnsi="Calibri"/>
        </w:rPr>
        <w:t xml:space="preserve"> (Vol. 1). Harvard University Press.</w:t>
      </w:r>
    </w:p>
    <w:p w14:paraId="2FB5215F" w14:textId="53F863B6" w:rsidR="006F421D" w:rsidRPr="006F421D" w:rsidRDefault="006F421D" w:rsidP="006F421D">
      <w:pPr>
        <w:pStyle w:val="ListParagraph"/>
        <w:numPr>
          <w:ilvl w:val="0"/>
          <w:numId w:val="1"/>
        </w:numPr>
      </w:pPr>
      <w:r w:rsidRPr="006F421D">
        <w:rPr>
          <w:rFonts w:ascii="Arial" w:hAnsi="Arial" w:cs="Arial"/>
          <w:color w:val="222222"/>
          <w:sz w:val="20"/>
          <w:szCs w:val="20"/>
          <w:shd w:val="clear" w:color="auto" w:fill="FFFFFF"/>
        </w:rPr>
        <w:t xml:space="preserve">Agnihotri P, Husain T, </w:t>
      </w:r>
      <w:proofErr w:type="spellStart"/>
      <w:r w:rsidRPr="006F421D">
        <w:rPr>
          <w:rFonts w:ascii="Arial" w:hAnsi="Arial" w:cs="Arial"/>
          <w:color w:val="222222"/>
          <w:sz w:val="20"/>
          <w:szCs w:val="20"/>
          <w:shd w:val="clear" w:color="auto" w:fill="FFFFFF"/>
        </w:rPr>
        <w:t>Shirke</w:t>
      </w:r>
      <w:proofErr w:type="spellEnd"/>
      <w:r w:rsidRPr="006F421D">
        <w:rPr>
          <w:rFonts w:ascii="Arial" w:hAnsi="Arial" w:cs="Arial"/>
          <w:color w:val="222222"/>
          <w:sz w:val="20"/>
          <w:szCs w:val="20"/>
          <w:shd w:val="clear" w:color="auto" w:fill="FFFFFF"/>
        </w:rPr>
        <w:t xml:space="preserve"> PA, Sidhu OP, Singh H, Dixit V, </w:t>
      </w:r>
      <w:proofErr w:type="spellStart"/>
      <w:r w:rsidRPr="006F421D">
        <w:rPr>
          <w:rFonts w:ascii="Arial" w:hAnsi="Arial" w:cs="Arial"/>
          <w:color w:val="222222"/>
          <w:sz w:val="20"/>
          <w:szCs w:val="20"/>
          <w:shd w:val="clear" w:color="auto" w:fill="FFFFFF"/>
        </w:rPr>
        <w:t>Khuroo</w:t>
      </w:r>
      <w:proofErr w:type="spellEnd"/>
      <w:r w:rsidRPr="006F421D">
        <w:rPr>
          <w:rFonts w:ascii="Arial" w:hAnsi="Arial" w:cs="Arial"/>
          <w:color w:val="222222"/>
          <w:sz w:val="20"/>
          <w:szCs w:val="20"/>
          <w:shd w:val="clear" w:color="auto" w:fill="FFFFFF"/>
        </w:rPr>
        <w:t xml:space="preserve"> AA, </w:t>
      </w:r>
      <w:proofErr w:type="spellStart"/>
      <w:r w:rsidRPr="006F421D">
        <w:rPr>
          <w:rFonts w:ascii="Arial" w:hAnsi="Arial" w:cs="Arial"/>
          <w:color w:val="222222"/>
          <w:sz w:val="20"/>
          <w:szCs w:val="20"/>
          <w:shd w:val="clear" w:color="auto" w:fill="FFFFFF"/>
        </w:rPr>
        <w:t>Amla</w:t>
      </w:r>
      <w:proofErr w:type="spellEnd"/>
      <w:r w:rsidRPr="006F421D">
        <w:rPr>
          <w:rFonts w:ascii="Arial" w:hAnsi="Arial" w:cs="Arial"/>
          <w:color w:val="222222"/>
          <w:sz w:val="20"/>
          <w:szCs w:val="20"/>
          <w:shd w:val="clear" w:color="auto" w:fill="FFFFFF"/>
        </w:rPr>
        <w:t xml:space="preserve"> DV, </w:t>
      </w:r>
      <w:proofErr w:type="spellStart"/>
      <w:r w:rsidRPr="006F421D">
        <w:rPr>
          <w:rFonts w:ascii="Arial" w:hAnsi="Arial" w:cs="Arial"/>
          <w:color w:val="222222"/>
          <w:sz w:val="20"/>
          <w:szCs w:val="20"/>
          <w:shd w:val="clear" w:color="auto" w:fill="FFFFFF"/>
        </w:rPr>
        <w:t>Nautiyal</w:t>
      </w:r>
      <w:proofErr w:type="spellEnd"/>
      <w:r w:rsidRPr="006F421D">
        <w:rPr>
          <w:rFonts w:ascii="Arial" w:hAnsi="Arial" w:cs="Arial"/>
          <w:color w:val="222222"/>
          <w:sz w:val="20"/>
          <w:szCs w:val="20"/>
          <w:shd w:val="clear" w:color="auto" w:fill="FFFFFF"/>
        </w:rPr>
        <w:t xml:space="preserve"> CS. Climate change-driven shifts in elevation and </w:t>
      </w:r>
      <w:proofErr w:type="spellStart"/>
      <w:r w:rsidRPr="006F421D">
        <w:rPr>
          <w:rFonts w:ascii="Arial" w:hAnsi="Arial" w:cs="Arial"/>
          <w:color w:val="222222"/>
          <w:sz w:val="20"/>
          <w:szCs w:val="20"/>
          <w:shd w:val="clear" w:color="auto" w:fill="FFFFFF"/>
        </w:rPr>
        <w:t>ecophysiological</w:t>
      </w:r>
      <w:proofErr w:type="spellEnd"/>
      <w:r w:rsidRPr="006F421D">
        <w:rPr>
          <w:rFonts w:ascii="Arial" w:hAnsi="Arial" w:cs="Arial"/>
          <w:color w:val="222222"/>
          <w:sz w:val="20"/>
          <w:szCs w:val="20"/>
          <w:shd w:val="clear" w:color="auto" w:fill="FFFFFF"/>
        </w:rPr>
        <w:t xml:space="preserve"> traits of Himalayan plants during the past century. Current Science (00113891). 2017 Feb 10;112(3).</w:t>
      </w:r>
    </w:p>
    <w:p w14:paraId="14760FAE" w14:textId="77777777" w:rsidR="006F421D" w:rsidRPr="006F421D" w:rsidRDefault="006F421D" w:rsidP="006F421D">
      <w:pPr>
        <w:pStyle w:val="ListParagraph"/>
        <w:numPr>
          <w:ilvl w:val="0"/>
          <w:numId w:val="1"/>
        </w:numPr>
      </w:pPr>
      <w:r w:rsidRPr="006F421D">
        <w:rPr>
          <w:rFonts w:ascii="Arial" w:hAnsi="Arial" w:cs="Arial"/>
          <w:color w:val="222222"/>
          <w:sz w:val="20"/>
          <w:szCs w:val="20"/>
          <w:shd w:val="clear" w:color="auto" w:fill="FFFFFF"/>
        </w:rPr>
        <w:t xml:space="preserve">Bhattacharjee A, </w:t>
      </w:r>
      <w:proofErr w:type="spellStart"/>
      <w:r w:rsidRPr="006F421D">
        <w:rPr>
          <w:rFonts w:ascii="Arial" w:hAnsi="Arial" w:cs="Arial"/>
          <w:color w:val="222222"/>
          <w:sz w:val="20"/>
          <w:szCs w:val="20"/>
          <w:shd w:val="clear" w:color="auto" w:fill="FFFFFF"/>
        </w:rPr>
        <w:t>Anadón</w:t>
      </w:r>
      <w:proofErr w:type="spellEnd"/>
      <w:r w:rsidRPr="006F421D">
        <w:rPr>
          <w:rFonts w:ascii="Arial" w:hAnsi="Arial" w:cs="Arial"/>
          <w:color w:val="222222"/>
          <w:sz w:val="20"/>
          <w:szCs w:val="20"/>
          <w:shd w:val="clear" w:color="auto" w:fill="FFFFFF"/>
        </w:rPr>
        <w:t xml:space="preserve"> J, Lohman D, </w:t>
      </w:r>
      <w:proofErr w:type="spellStart"/>
      <w:r w:rsidRPr="006F421D">
        <w:rPr>
          <w:rFonts w:ascii="Arial" w:hAnsi="Arial" w:cs="Arial"/>
          <w:color w:val="222222"/>
          <w:sz w:val="20"/>
          <w:szCs w:val="20"/>
          <w:shd w:val="clear" w:color="auto" w:fill="FFFFFF"/>
        </w:rPr>
        <w:t>Doleck</w:t>
      </w:r>
      <w:proofErr w:type="spellEnd"/>
      <w:r w:rsidRPr="006F421D">
        <w:rPr>
          <w:rFonts w:ascii="Arial" w:hAnsi="Arial" w:cs="Arial"/>
          <w:color w:val="222222"/>
          <w:sz w:val="20"/>
          <w:szCs w:val="20"/>
          <w:shd w:val="clear" w:color="auto" w:fill="FFFFFF"/>
        </w:rPr>
        <w:t xml:space="preserve"> T, </w:t>
      </w:r>
      <w:proofErr w:type="spellStart"/>
      <w:r w:rsidRPr="006F421D">
        <w:rPr>
          <w:rFonts w:ascii="Arial" w:hAnsi="Arial" w:cs="Arial"/>
          <w:color w:val="222222"/>
          <w:sz w:val="20"/>
          <w:szCs w:val="20"/>
          <w:shd w:val="clear" w:color="auto" w:fill="FFFFFF"/>
        </w:rPr>
        <w:t>Lakhankar</w:t>
      </w:r>
      <w:proofErr w:type="spellEnd"/>
      <w:r w:rsidRPr="006F421D">
        <w:rPr>
          <w:rFonts w:ascii="Arial" w:hAnsi="Arial" w:cs="Arial"/>
          <w:color w:val="222222"/>
          <w:sz w:val="20"/>
          <w:szCs w:val="20"/>
          <w:shd w:val="clear" w:color="auto" w:fill="FFFFFF"/>
        </w:rPr>
        <w:t xml:space="preserve"> T, Shrestha B, Thapa P, </w:t>
      </w:r>
      <w:proofErr w:type="spellStart"/>
      <w:r w:rsidRPr="006F421D">
        <w:rPr>
          <w:rFonts w:ascii="Arial" w:hAnsi="Arial" w:cs="Arial"/>
          <w:color w:val="222222"/>
          <w:sz w:val="20"/>
          <w:szCs w:val="20"/>
          <w:shd w:val="clear" w:color="auto" w:fill="FFFFFF"/>
        </w:rPr>
        <w:t>Devkota</w:t>
      </w:r>
      <w:proofErr w:type="spellEnd"/>
      <w:r w:rsidRPr="006F421D">
        <w:rPr>
          <w:rFonts w:ascii="Arial" w:hAnsi="Arial" w:cs="Arial"/>
          <w:color w:val="222222"/>
          <w:sz w:val="20"/>
          <w:szCs w:val="20"/>
          <w:shd w:val="clear" w:color="auto" w:fill="FFFFFF"/>
        </w:rPr>
        <w:t xml:space="preserve"> D, Tiwari S, Jha A, </w:t>
      </w:r>
      <w:proofErr w:type="spellStart"/>
      <w:r w:rsidRPr="006F421D">
        <w:rPr>
          <w:rFonts w:ascii="Arial" w:hAnsi="Arial" w:cs="Arial"/>
          <w:color w:val="222222"/>
          <w:sz w:val="20"/>
          <w:szCs w:val="20"/>
          <w:shd w:val="clear" w:color="auto" w:fill="FFFFFF"/>
        </w:rPr>
        <w:t>Siwakoti</w:t>
      </w:r>
      <w:proofErr w:type="spellEnd"/>
      <w:r w:rsidRPr="006F421D">
        <w:rPr>
          <w:rFonts w:ascii="Arial" w:hAnsi="Arial" w:cs="Arial"/>
          <w:color w:val="222222"/>
          <w:sz w:val="20"/>
          <w:szCs w:val="20"/>
          <w:shd w:val="clear" w:color="auto" w:fill="FFFFFF"/>
        </w:rPr>
        <w:t xml:space="preserve"> M. The Impact of Climate Change on Biodiversity in Nepal: Current Knowledge, Lacunae, and Opportunities. Climate. 2017 Dec;5(4):80.</w:t>
      </w:r>
    </w:p>
    <w:p w14:paraId="7B162783" w14:textId="77777777" w:rsidR="006F421D" w:rsidRPr="00BF77BD" w:rsidRDefault="006F421D" w:rsidP="006F421D"/>
    <w:p w14:paraId="36C246AA" w14:textId="575B53B8" w:rsidR="14D76375" w:rsidRDefault="14D76375" w:rsidP="14D76375">
      <w:pPr>
        <w:rPr>
          <w:rFonts w:ascii="Calibri" w:eastAsia="Calibri" w:hAnsi="Calibri" w:cs="Calibri"/>
        </w:rPr>
      </w:pPr>
    </w:p>
    <w:p w14:paraId="19068862" w14:textId="0A631570" w:rsidR="14D76375" w:rsidRDefault="14D76375" w:rsidP="14D76375">
      <w:pPr>
        <w:rPr>
          <w:rFonts w:ascii="Calibri" w:eastAsia="Calibri" w:hAnsi="Calibri" w:cs="Calibri"/>
        </w:rPr>
      </w:pPr>
    </w:p>
    <w:sectPr w:rsidR="14D76375">
      <w:headerReference w:type="default" r:id="rId35"/>
      <w:footerReference w:type="default" r:id="rId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iga, Abhijin (aa5ts)" w:date="2018-12-01T20:38:00Z" w:initials="A(">
    <w:p w14:paraId="2ED36633" w14:textId="7FE3B9C8" w:rsidR="00902CFC" w:rsidRDefault="00902CFC">
      <w:r>
        <w:t>Abhijin will be providing inputs</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D3663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D36633" w16cid:durableId="57220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D00F1" w14:textId="77777777" w:rsidR="00902CFC" w:rsidRDefault="00902CFC">
      <w:r>
        <w:separator/>
      </w:r>
    </w:p>
  </w:endnote>
  <w:endnote w:type="continuationSeparator" w:id="0">
    <w:p w14:paraId="17309B92" w14:textId="77777777" w:rsidR="00902CFC" w:rsidRDefault="00902CFC">
      <w:r>
        <w:continuationSeparator/>
      </w:r>
    </w:p>
  </w:endnote>
  <w:endnote w:type="continuationNotice" w:id="1">
    <w:p w14:paraId="42957F90" w14:textId="77777777" w:rsidR="00DC29A5" w:rsidRDefault="00DC29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902CFC" w14:paraId="055B7C6B" w14:textId="77777777" w:rsidTr="558D6E01">
      <w:tc>
        <w:tcPr>
          <w:tcW w:w="3120" w:type="dxa"/>
        </w:tcPr>
        <w:p w14:paraId="39959220" w14:textId="59285450" w:rsidR="00902CFC" w:rsidRDefault="00902CFC" w:rsidP="558D6E01">
          <w:pPr>
            <w:pStyle w:val="Header"/>
            <w:ind w:left="-115"/>
          </w:pPr>
        </w:p>
      </w:tc>
      <w:tc>
        <w:tcPr>
          <w:tcW w:w="3120" w:type="dxa"/>
        </w:tcPr>
        <w:p w14:paraId="06235B30" w14:textId="044159D1" w:rsidR="00902CFC" w:rsidRDefault="00902CFC" w:rsidP="558D6E01">
          <w:pPr>
            <w:pStyle w:val="Header"/>
            <w:jc w:val="center"/>
          </w:pPr>
        </w:p>
      </w:tc>
      <w:tc>
        <w:tcPr>
          <w:tcW w:w="3120" w:type="dxa"/>
        </w:tcPr>
        <w:p w14:paraId="7734439C" w14:textId="71F16FCC" w:rsidR="00902CFC" w:rsidRDefault="00902CFC" w:rsidP="558D6E01">
          <w:pPr>
            <w:pStyle w:val="Header"/>
            <w:ind w:right="-115"/>
            <w:jc w:val="right"/>
          </w:pPr>
        </w:p>
      </w:tc>
    </w:tr>
  </w:tbl>
  <w:p w14:paraId="0FFC0DCD" w14:textId="73DAEE1E" w:rsidR="00902CFC" w:rsidRDefault="00902CFC" w:rsidP="558D6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16632" w14:textId="77777777" w:rsidR="00902CFC" w:rsidRDefault="00902CFC">
      <w:r>
        <w:separator/>
      </w:r>
    </w:p>
  </w:footnote>
  <w:footnote w:type="continuationSeparator" w:id="0">
    <w:p w14:paraId="03721F0A" w14:textId="77777777" w:rsidR="00902CFC" w:rsidRDefault="00902CFC">
      <w:r>
        <w:continuationSeparator/>
      </w:r>
    </w:p>
  </w:footnote>
  <w:footnote w:type="continuationNotice" w:id="1">
    <w:p w14:paraId="6CE9A550" w14:textId="77777777" w:rsidR="00DC29A5" w:rsidRDefault="00DC29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902CFC" w14:paraId="35416A15" w14:textId="77777777" w:rsidTr="558D6E01">
      <w:tc>
        <w:tcPr>
          <w:tcW w:w="3120" w:type="dxa"/>
        </w:tcPr>
        <w:p w14:paraId="3C0DD639" w14:textId="288BF8BC" w:rsidR="00902CFC" w:rsidRDefault="00902CFC" w:rsidP="558D6E01">
          <w:pPr>
            <w:pStyle w:val="Header"/>
            <w:ind w:left="-115"/>
          </w:pPr>
        </w:p>
      </w:tc>
      <w:tc>
        <w:tcPr>
          <w:tcW w:w="3120" w:type="dxa"/>
        </w:tcPr>
        <w:p w14:paraId="0F92122F" w14:textId="3989574A" w:rsidR="00902CFC" w:rsidRDefault="00902CFC" w:rsidP="558D6E01">
          <w:pPr>
            <w:pStyle w:val="Header"/>
            <w:jc w:val="center"/>
          </w:pPr>
        </w:p>
      </w:tc>
      <w:tc>
        <w:tcPr>
          <w:tcW w:w="3120" w:type="dxa"/>
        </w:tcPr>
        <w:p w14:paraId="6E65EB20" w14:textId="2BCD4213" w:rsidR="00902CFC" w:rsidRDefault="00902CFC" w:rsidP="558D6E01">
          <w:pPr>
            <w:pStyle w:val="Header"/>
            <w:ind w:right="-115"/>
            <w:jc w:val="right"/>
          </w:pPr>
        </w:p>
      </w:tc>
    </w:tr>
  </w:tbl>
  <w:p w14:paraId="05CE711C" w14:textId="085B85D3" w:rsidR="00902CFC" w:rsidRDefault="00902CFC" w:rsidP="558D6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E6DA1"/>
    <w:multiLevelType w:val="hybridMultilevel"/>
    <w:tmpl w:val="EE1EA2E0"/>
    <w:lvl w:ilvl="0" w:tplc="FC12F560">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abstractNum w:abstractNumId="1" w15:restartNumberingAfterBreak="0">
    <w:nsid w:val="45BA2351"/>
    <w:multiLevelType w:val="hybridMultilevel"/>
    <w:tmpl w:val="2C7AAA76"/>
    <w:lvl w:ilvl="0" w:tplc="FC12F560">
      <w:start w:val="1"/>
      <w:numFmt w:val="decimal"/>
      <w:lvlText w:val="%1."/>
      <w:lvlJc w:val="left"/>
      <w:pPr>
        <w:ind w:left="720" w:hanging="360"/>
      </w:pPr>
    </w:lvl>
    <w:lvl w:ilvl="1" w:tplc="1C624000">
      <w:start w:val="1"/>
      <w:numFmt w:val="decimal"/>
      <w:lvlText w:val="%2."/>
      <w:lvlJc w:val="left"/>
      <w:pPr>
        <w:ind w:left="1440" w:hanging="360"/>
      </w:p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abstractNum w:abstractNumId="2" w15:restartNumberingAfterBreak="0">
    <w:nsid w:val="549F1A83"/>
    <w:multiLevelType w:val="hybridMultilevel"/>
    <w:tmpl w:val="9B6CE814"/>
    <w:lvl w:ilvl="0" w:tplc="FC12F560">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abstractNum w:abstractNumId="3" w15:restartNumberingAfterBreak="0">
    <w:nsid w:val="6B9E4C15"/>
    <w:multiLevelType w:val="hybridMultilevel"/>
    <w:tmpl w:val="F8B040CC"/>
    <w:lvl w:ilvl="0" w:tplc="2A4067A0">
      <w:start w:val="1"/>
      <w:numFmt w:val="decimal"/>
      <w:lvlText w:val="%1."/>
      <w:lvlJc w:val="left"/>
      <w:pPr>
        <w:ind w:left="720" w:hanging="360"/>
      </w:pPr>
      <w:rPr>
        <w:color w:val="000000" w:themeColor="text1"/>
      </w:rPr>
    </w:lvl>
    <w:lvl w:ilvl="1" w:tplc="DA28ECEE">
      <w:start w:val="1"/>
      <w:numFmt w:val="lowerLetter"/>
      <w:lvlText w:val="%2."/>
      <w:lvlJc w:val="left"/>
      <w:pPr>
        <w:ind w:left="1440" w:hanging="360"/>
      </w:pPr>
    </w:lvl>
    <w:lvl w:ilvl="2" w:tplc="EC7280DE">
      <w:start w:val="1"/>
      <w:numFmt w:val="lowerRoman"/>
      <w:lvlText w:val="%3."/>
      <w:lvlJc w:val="right"/>
      <w:pPr>
        <w:ind w:left="2160" w:hanging="180"/>
      </w:pPr>
    </w:lvl>
    <w:lvl w:ilvl="3" w:tplc="4DB0D12C">
      <w:start w:val="1"/>
      <w:numFmt w:val="decimal"/>
      <w:lvlText w:val="%4."/>
      <w:lvlJc w:val="left"/>
      <w:pPr>
        <w:ind w:left="2880" w:hanging="360"/>
      </w:pPr>
    </w:lvl>
    <w:lvl w:ilvl="4" w:tplc="2B00087E">
      <w:start w:val="1"/>
      <w:numFmt w:val="lowerLetter"/>
      <w:lvlText w:val="%5."/>
      <w:lvlJc w:val="left"/>
      <w:pPr>
        <w:ind w:left="3600" w:hanging="360"/>
      </w:pPr>
    </w:lvl>
    <w:lvl w:ilvl="5" w:tplc="3F143C56">
      <w:start w:val="1"/>
      <w:numFmt w:val="lowerRoman"/>
      <w:lvlText w:val="%6."/>
      <w:lvlJc w:val="right"/>
      <w:pPr>
        <w:ind w:left="4320" w:hanging="180"/>
      </w:pPr>
    </w:lvl>
    <w:lvl w:ilvl="6" w:tplc="0BD2F1A6">
      <w:start w:val="1"/>
      <w:numFmt w:val="decimal"/>
      <w:lvlText w:val="%7."/>
      <w:lvlJc w:val="left"/>
      <w:pPr>
        <w:ind w:left="5040" w:hanging="360"/>
      </w:pPr>
    </w:lvl>
    <w:lvl w:ilvl="7" w:tplc="072A43CC">
      <w:start w:val="1"/>
      <w:numFmt w:val="lowerLetter"/>
      <w:lvlText w:val="%8."/>
      <w:lvlJc w:val="left"/>
      <w:pPr>
        <w:ind w:left="5760" w:hanging="360"/>
      </w:pPr>
    </w:lvl>
    <w:lvl w:ilvl="8" w:tplc="4FAE3E44">
      <w:start w:val="1"/>
      <w:numFmt w:val="lowerRoman"/>
      <w:lvlText w:val="%9."/>
      <w:lvlJc w:val="right"/>
      <w:pPr>
        <w:ind w:left="6480" w:hanging="180"/>
      </w:pPr>
    </w:lvl>
  </w:abstractNum>
  <w:abstractNum w:abstractNumId="4" w15:restartNumberingAfterBreak="0">
    <w:nsid w:val="6EE648EA"/>
    <w:multiLevelType w:val="hybridMultilevel"/>
    <w:tmpl w:val="EC0040BE"/>
    <w:lvl w:ilvl="0" w:tplc="FC12F560">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abstractNum w:abstractNumId="5" w15:restartNumberingAfterBreak="0">
    <w:nsid w:val="70930D56"/>
    <w:multiLevelType w:val="hybridMultilevel"/>
    <w:tmpl w:val="97E004BE"/>
    <w:lvl w:ilvl="0" w:tplc="FC12F560">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abstractNum w:abstractNumId="6" w15:restartNumberingAfterBreak="0">
    <w:nsid w:val="77E8622F"/>
    <w:multiLevelType w:val="hybridMultilevel"/>
    <w:tmpl w:val="CB8406DE"/>
    <w:lvl w:ilvl="0" w:tplc="04090001">
      <w:start w:val="1"/>
      <w:numFmt w:val="bullet"/>
      <w:lvlText w:val=""/>
      <w:lvlJc w:val="left"/>
      <w:pPr>
        <w:ind w:left="920" w:hanging="360"/>
      </w:pPr>
      <w:rPr>
        <w:rFonts w:ascii="Symbol" w:hAnsi="Symbol" w:hint="default"/>
      </w:rPr>
    </w:lvl>
    <w:lvl w:ilvl="1" w:tplc="04090003">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num w:numId="1">
    <w:abstractNumId w:val="3"/>
  </w:num>
  <w:num w:numId="2">
    <w:abstractNumId w:val="1"/>
  </w:num>
  <w:num w:numId="3">
    <w:abstractNumId w:val="6"/>
  </w:num>
  <w:num w:numId="4">
    <w:abstractNumId w:val="5"/>
  </w:num>
  <w:num w:numId="5">
    <w:abstractNumId w:val="0"/>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iga, Abhijin (aa5ts)">
    <w15:presenceInfo w15:providerId="AD" w15:userId="S::aa5ts@virginia.edu::af2dcf1a-e065-430c-8439-d1d5ac10d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revisionView w:markup="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139F24B"/>
    <w:rsid w:val="00016754"/>
    <w:rsid w:val="0002164E"/>
    <w:rsid w:val="000434D4"/>
    <w:rsid w:val="00067291"/>
    <w:rsid w:val="00072122"/>
    <w:rsid w:val="00076FE2"/>
    <w:rsid w:val="000F1C43"/>
    <w:rsid w:val="000F4A56"/>
    <w:rsid w:val="001256B9"/>
    <w:rsid w:val="00145AF5"/>
    <w:rsid w:val="00164A01"/>
    <w:rsid w:val="00167477"/>
    <w:rsid w:val="00181FAF"/>
    <w:rsid w:val="001B642D"/>
    <w:rsid w:val="001E1FAD"/>
    <w:rsid w:val="001E7F2C"/>
    <w:rsid w:val="001F53DD"/>
    <w:rsid w:val="00226B08"/>
    <w:rsid w:val="002F7316"/>
    <w:rsid w:val="003153AF"/>
    <w:rsid w:val="00351AB9"/>
    <w:rsid w:val="003C208B"/>
    <w:rsid w:val="003E060A"/>
    <w:rsid w:val="00451195"/>
    <w:rsid w:val="004557BD"/>
    <w:rsid w:val="0049231A"/>
    <w:rsid w:val="004A25D1"/>
    <w:rsid w:val="004C31E3"/>
    <w:rsid w:val="00502FC5"/>
    <w:rsid w:val="00515C4A"/>
    <w:rsid w:val="0052143F"/>
    <w:rsid w:val="00546537"/>
    <w:rsid w:val="0059707C"/>
    <w:rsid w:val="005A055B"/>
    <w:rsid w:val="005E1DD4"/>
    <w:rsid w:val="00634BC9"/>
    <w:rsid w:val="00647178"/>
    <w:rsid w:val="00677184"/>
    <w:rsid w:val="006C1373"/>
    <w:rsid w:val="006F421D"/>
    <w:rsid w:val="006F4F20"/>
    <w:rsid w:val="00732D26"/>
    <w:rsid w:val="007528F9"/>
    <w:rsid w:val="00772AEF"/>
    <w:rsid w:val="007744E8"/>
    <w:rsid w:val="007A49BA"/>
    <w:rsid w:val="007B05DA"/>
    <w:rsid w:val="00832EC5"/>
    <w:rsid w:val="00867288"/>
    <w:rsid w:val="00880B84"/>
    <w:rsid w:val="00885F6A"/>
    <w:rsid w:val="00887C76"/>
    <w:rsid w:val="00887CBC"/>
    <w:rsid w:val="008A4DF6"/>
    <w:rsid w:val="008C78A4"/>
    <w:rsid w:val="00902CFC"/>
    <w:rsid w:val="009C7853"/>
    <w:rsid w:val="00A35A42"/>
    <w:rsid w:val="00A641B2"/>
    <w:rsid w:val="00A70953"/>
    <w:rsid w:val="00AC5568"/>
    <w:rsid w:val="00AD5632"/>
    <w:rsid w:val="00B20135"/>
    <w:rsid w:val="00B713D1"/>
    <w:rsid w:val="00B90E86"/>
    <w:rsid w:val="00BC3A1A"/>
    <w:rsid w:val="00BD3862"/>
    <w:rsid w:val="00BF77BD"/>
    <w:rsid w:val="00C25DA4"/>
    <w:rsid w:val="00CB739A"/>
    <w:rsid w:val="00CD44A6"/>
    <w:rsid w:val="00CE086F"/>
    <w:rsid w:val="00D00A66"/>
    <w:rsid w:val="00D371B8"/>
    <w:rsid w:val="00D51AB2"/>
    <w:rsid w:val="00D80DDD"/>
    <w:rsid w:val="00DA1E00"/>
    <w:rsid w:val="00DC29A5"/>
    <w:rsid w:val="00DD57EB"/>
    <w:rsid w:val="00E37A58"/>
    <w:rsid w:val="00E62B41"/>
    <w:rsid w:val="00E87F09"/>
    <w:rsid w:val="00EB78EB"/>
    <w:rsid w:val="00ED3DC6"/>
    <w:rsid w:val="00ED78D2"/>
    <w:rsid w:val="00EE3AC0"/>
    <w:rsid w:val="00F161FB"/>
    <w:rsid w:val="00F37836"/>
    <w:rsid w:val="00F976B8"/>
    <w:rsid w:val="14D76375"/>
    <w:rsid w:val="18280120"/>
    <w:rsid w:val="32B2D4B1"/>
    <w:rsid w:val="4139F24B"/>
    <w:rsid w:val="558D6E01"/>
    <w:rsid w:val="5B9C3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139F24B"/>
  <w15:chartTrackingRefBased/>
  <w15:docId w15:val="{AB3BA8C6-A32B-40C9-A9DD-4FEB2822B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13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7F2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34D4"/>
    <w:rPr>
      <w:sz w:val="18"/>
      <w:szCs w:val="18"/>
    </w:rPr>
  </w:style>
  <w:style w:type="character" w:customStyle="1" w:styleId="BalloonTextChar">
    <w:name w:val="Balloon Text Char"/>
    <w:basedOn w:val="DefaultParagraphFont"/>
    <w:link w:val="BalloonText"/>
    <w:uiPriority w:val="99"/>
    <w:semiHidden/>
    <w:rsid w:val="000434D4"/>
    <w:rPr>
      <w:rFonts w:ascii="Times New Roman" w:hAnsi="Times New Roman" w:cs="Times New Roman"/>
      <w:sz w:val="18"/>
      <w:szCs w:val="18"/>
    </w:rPr>
  </w:style>
  <w:style w:type="paragraph" w:styleId="Caption">
    <w:name w:val="caption"/>
    <w:basedOn w:val="Normal"/>
    <w:next w:val="Normal"/>
    <w:uiPriority w:val="35"/>
    <w:unhideWhenUsed/>
    <w:qFormat/>
    <w:rsid w:val="000434D4"/>
    <w:pPr>
      <w:spacing w:after="200"/>
    </w:pPr>
    <w:rPr>
      <w:i/>
      <w:iCs/>
      <w:color w:val="44546A" w:themeColor="text2"/>
      <w:sz w:val="18"/>
      <w:szCs w:val="18"/>
    </w:rPr>
  </w:style>
  <w:style w:type="character" w:customStyle="1" w:styleId="normaltextrun">
    <w:name w:val="normaltextrun"/>
    <w:basedOn w:val="DefaultParagraphFont"/>
    <w:rsid w:val="00145AF5"/>
  </w:style>
  <w:style w:type="character" w:customStyle="1" w:styleId="eop">
    <w:name w:val="eop"/>
    <w:basedOn w:val="DefaultParagraphFont"/>
    <w:rsid w:val="00145AF5"/>
  </w:style>
  <w:style w:type="paragraph" w:styleId="Bibliography">
    <w:name w:val="Bibliography"/>
    <w:basedOn w:val="Normal"/>
    <w:next w:val="Normal"/>
    <w:uiPriority w:val="37"/>
    <w:unhideWhenUsed/>
    <w:rsid w:val="0052143F"/>
  </w:style>
  <w:style w:type="character" w:customStyle="1" w:styleId="Heading3Char">
    <w:name w:val="Heading 3 Char"/>
    <w:basedOn w:val="DefaultParagraphFont"/>
    <w:link w:val="Heading3"/>
    <w:uiPriority w:val="9"/>
    <w:rsid w:val="001E7F2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PlaceholderText">
    <w:name w:val="Placeholder Text"/>
    <w:basedOn w:val="DefaultParagraphFont"/>
    <w:uiPriority w:val="99"/>
    <w:semiHidden/>
    <w:rsid w:val="001E1FAD"/>
    <w:rPr>
      <w:color w:val="808080"/>
    </w:rPr>
  </w:style>
  <w:style w:type="character" w:styleId="UnresolvedMention">
    <w:name w:val="Unresolved Mention"/>
    <w:basedOn w:val="DefaultParagraphFont"/>
    <w:uiPriority w:val="99"/>
    <w:semiHidden/>
    <w:unhideWhenUsed/>
    <w:rsid w:val="006F4F20"/>
    <w:rPr>
      <w:color w:val="605E5C"/>
      <w:shd w:val="clear" w:color="auto" w:fill="E1DFDD"/>
    </w:rPr>
  </w:style>
  <w:style w:type="character" w:styleId="Emphasis">
    <w:name w:val="Emphasis"/>
    <w:basedOn w:val="DefaultParagraphFont"/>
    <w:uiPriority w:val="20"/>
    <w:qFormat/>
    <w:rsid w:val="00067291"/>
    <w:rPr>
      <w:i/>
      <w:iCs/>
    </w:rPr>
  </w:style>
  <w:style w:type="character" w:styleId="Strong">
    <w:name w:val="Strong"/>
    <w:basedOn w:val="DefaultParagraphFont"/>
    <w:uiPriority w:val="22"/>
    <w:qFormat/>
    <w:rsid w:val="00067291"/>
    <w:rPr>
      <w:b/>
      <w:bCs/>
    </w:rPr>
  </w:style>
  <w:style w:type="paragraph" w:styleId="NormalWeb">
    <w:name w:val="Normal (Web)"/>
    <w:basedOn w:val="Normal"/>
    <w:uiPriority w:val="99"/>
    <w:semiHidden/>
    <w:unhideWhenUsed/>
    <w:rsid w:val="005E1DD4"/>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93872">
      <w:bodyDiv w:val="1"/>
      <w:marLeft w:val="0"/>
      <w:marRight w:val="0"/>
      <w:marTop w:val="0"/>
      <w:marBottom w:val="0"/>
      <w:divBdr>
        <w:top w:val="none" w:sz="0" w:space="0" w:color="auto"/>
        <w:left w:val="none" w:sz="0" w:space="0" w:color="auto"/>
        <w:bottom w:val="none" w:sz="0" w:space="0" w:color="auto"/>
        <w:right w:val="none" w:sz="0" w:space="0" w:color="auto"/>
      </w:divBdr>
    </w:div>
    <w:div w:id="231237655">
      <w:bodyDiv w:val="1"/>
      <w:marLeft w:val="0"/>
      <w:marRight w:val="0"/>
      <w:marTop w:val="0"/>
      <w:marBottom w:val="0"/>
      <w:divBdr>
        <w:top w:val="none" w:sz="0" w:space="0" w:color="auto"/>
        <w:left w:val="none" w:sz="0" w:space="0" w:color="auto"/>
        <w:bottom w:val="none" w:sz="0" w:space="0" w:color="auto"/>
        <w:right w:val="none" w:sz="0" w:space="0" w:color="auto"/>
      </w:divBdr>
    </w:div>
    <w:div w:id="652830542">
      <w:bodyDiv w:val="1"/>
      <w:marLeft w:val="0"/>
      <w:marRight w:val="0"/>
      <w:marTop w:val="0"/>
      <w:marBottom w:val="0"/>
      <w:divBdr>
        <w:top w:val="none" w:sz="0" w:space="0" w:color="auto"/>
        <w:left w:val="none" w:sz="0" w:space="0" w:color="auto"/>
        <w:bottom w:val="none" w:sz="0" w:space="0" w:color="auto"/>
        <w:right w:val="none" w:sz="0" w:space="0" w:color="auto"/>
      </w:divBdr>
    </w:div>
    <w:div w:id="711265689">
      <w:bodyDiv w:val="1"/>
      <w:marLeft w:val="0"/>
      <w:marRight w:val="0"/>
      <w:marTop w:val="0"/>
      <w:marBottom w:val="0"/>
      <w:divBdr>
        <w:top w:val="none" w:sz="0" w:space="0" w:color="auto"/>
        <w:left w:val="none" w:sz="0" w:space="0" w:color="auto"/>
        <w:bottom w:val="none" w:sz="0" w:space="0" w:color="auto"/>
        <w:right w:val="none" w:sz="0" w:space="0" w:color="auto"/>
      </w:divBdr>
    </w:div>
    <w:div w:id="719867380">
      <w:bodyDiv w:val="1"/>
      <w:marLeft w:val="0"/>
      <w:marRight w:val="0"/>
      <w:marTop w:val="0"/>
      <w:marBottom w:val="0"/>
      <w:divBdr>
        <w:top w:val="none" w:sz="0" w:space="0" w:color="auto"/>
        <w:left w:val="none" w:sz="0" w:space="0" w:color="auto"/>
        <w:bottom w:val="none" w:sz="0" w:space="0" w:color="auto"/>
        <w:right w:val="none" w:sz="0" w:space="0" w:color="auto"/>
      </w:divBdr>
    </w:div>
    <w:div w:id="1079867610">
      <w:bodyDiv w:val="1"/>
      <w:marLeft w:val="0"/>
      <w:marRight w:val="0"/>
      <w:marTop w:val="0"/>
      <w:marBottom w:val="0"/>
      <w:divBdr>
        <w:top w:val="none" w:sz="0" w:space="0" w:color="auto"/>
        <w:left w:val="none" w:sz="0" w:space="0" w:color="auto"/>
        <w:bottom w:val="none" w:sz="0" w:space="0" w:color="auto"/>
        <w:right w:val="none" w:sz="0" w:space="0" w:color="auto"/>
      </w:divBdr>
    </w:div>
    <w:div w:id="1600718538">
      <w:bodyDiv w:val="1"/>
      <w:marLeft w:val="0"/>
      <w:marRight w:val="0"/>
      <w:marTop w:val="0"/>
      <w:marBottom w:val="0"/>
      <w:divBdr>
        <w:top w:val="none" w:sz="0" w:space="0" w:color="auto"/>
        <w:left w:val="none" w:sz="0" w:space="0" w:color="auto"/>
        <w:bottom w:val="none" w:sz="0" w:space="0" w:color="auto"/>
        <w:right w:val="none" w:sz="0" w:space="0" w:color="auto"/>
      </w:divBdr>
    </w:div>
    <w:div w:id="179112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diagramLayout" Target="diagrams/layout1.xml"/><Relationship Id="rId39" Type="http://schemas.openxmlformats.org/officeDocument/2006/relationships/theme" Target="theme/theme1.xml"/><Relationship Id="rId21" Type="http://schemas.openxmlformats.org/officeDocument/2006/relationships/image" Target="media/image8.tif"/><Relationship Id="rId34" Type="http://schemas.openxmlformats.org/officeDocument/2006/relationships/hyperlink" Target="https://doi.org/10.1109/TKDE.2017.2720168" TargetMode="External"/><Relationship Id="rId7" Type="http://schemas.openxmlformats.org/officeDocument/2006/relationships/endnotes" Target="endnotes.xml"/><Relationship Id="rId12" Type="http://schemas.openxmlformats.org/officeDocument/2006/relationships/hyperlink" Target="https://www.qgis.org" TargetMode="External"/><Relationship Id="rId17" Type="http://schemas.openxmlformats.org/officeDocument/2006/relationships/image" Target="media/image4.tif"/><Relationship Id="rId25" Type="http://schemas.openxmlformats.org/officeDocument/2006/relationships/diagramData" Target="diagrams/data1.xml"/><Relationship Id="rId33" Type="http://schemas.openxmlformats.org/officeDocument/2006/relationships/hyperlink" Target="https://www.inaturalist.org/taxa/199400-Chromolaena-odorata"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thexplorer.usgs.gov" TargetMode="External"/><Relationship Id="rId24" Type="http://schemas.openxmlformats.org/officeDocument/2006/relationships/image" Target="media/image11.png"/><Relationship Id="rId32" Type="http://schemas.openxmlformats.org/officeDocument/2006/relationships/hyperlink" Target="http://dx.doi.org/10.13140/RG.2.2.29474.02242/1"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Office_PowerPoint_Slide1.sldx"/><Relationship Id="rId23" Type="http://schemas.openxmlformats.org/officeDocument/2006/relationships/image" Target="media/image10.png"/><Relationship Id="rId28" Type="http://schemas.openxmlformats.org/officeDocument/2006/relationships/diagramColors" Target="diagrams/colors1.xml"/><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hyperlink" Target="http://www.mdpi.com/2072-4292/6/10/1023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diagramQuickStyle" Target="diagrams/quickStyle1.xml"/><Relationship Id="rId30" Type="http://schemas.openxmlformats.org/officeDocument/2006/relationships/hyperlink" Target="https://www.nwo.nl/en/research-and-results/research-projects/i/30/20030.html" TargetMode="External"/><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E3FE36-DD1A-E140-A33D-E65EC6E7642F}" type="doc">
      <dgm:prSet loTypeId="urn:microsoft.com/office/officeart/2005/8/layout/cycle5" loCatId="" qsTypeId="urn:microsoft.com/office/officeart/2005/8/quickstyle/simple1" qsCatId="simple" csTypeId="urn:microsoft.com/office/officeart/2005/8/colors/accent1_2" csCatId="accent1" phldr="1"/>
      <dgm:spPr/>
      <dgm:t>
        <a:bodyPr/>
        <a:lstStyle/>
        <a:p>
          <a:endParaRPr lang="en-US"/>
        </a:p>
      </dgm:t>
    </dgm:pt>
    <dgm:pt modelId="{8571D558-42FE-4D49-B477-2EBE066A7498}">
      <dgm:prSet phldrT="[Text]"/>
      <dgm:spPr/>
      <dgm:t>
        <a:bodyPr/>
        <a:lstStyle/>
        <a:p>
          <a:pPr algn="ctr"/>
          <a:r>
            <a:rPr lang="en-US"/>
            <a:t>Statistical analysis and machine learning</a:t>
          </a:r>
        </a:p>
      </dgm:t>
    </dgm:pt>
    <dgm:pt modelId="{73E053D7-8F76-7645-9456-7D42F41CA575}" type="parTrans" cxnId="{44A15AE3-1D28-AC4C-84EF-0901EFCBD236}">
      <dgm:prSet/>
      <dgm:spPr/>
      <dgm:t>
        <a:bodyPr/>
        <a:lstStyle/>
        <a:p>
          <a:pPr algn="ctr"/>
          <a:endParaRPr lang="en-US"/>
        </a:p>
      </dgm:t>
    </dgm:pt>
    <dgm:pt modelId="{799471D3-00C6-2144-85B4-53345F0455CE}" type="sibTrans" cxnId="{44A15AE3-1D28-AC4C-84EF-0901EFCBD236}">
      <dgm:prSet/>
      <dgm:spPr/>
      <dgm:t>
        <a:bodyPr/>
        <a:lstStyle/>
        <a:p>
          <a:pPr algn="ctr"/>
          <a:endParaRPr lang="en-US"/>
        </a:p>
      </dgm:t>
    </dgm:pt>
    <dgm:pt modelId="{DB32B995-6E57-5F4B-995E-FF621B17892B}">
      <dgm:prSet phldrT="[Text]"/>
      <dgm:spPr/>
      <dgm:t>
        <a:bodyPr/>
        <a:lstStyle/>
        <a:p>
          <a:pPr algn="ctr"/>
          <a:r>
            <a:rPr lang="en-US"/>
            <a:t>Hypothesis or theory</a:t>
          </a:r>
        </a:p>
      </dgm:t>
    </dgm:pt>
    <dgm:pt modelId="{9284E268-6FBB-E942-9577-457DA353C97B}" type="parTrans" cxnId="{E8F05959-BD99-2C41-A799-19B6272558ED}">
      <dgm:prSet/>
      <dgm:spPr/>
      <dgm:t>
        <a:bodyPr/>
        <a:lstStyle/>
        <a:p>
          <a:pPr algn="ctr"/>
          <a:endParaRPr lang="en-US"/>
        </a:p>
      </dgm:t>
    </dgm:pt>
    <dgm:pt modelId="{8E74470D-1354-CB49-8A50-293B9B2A8777}" type="sibTrans" cxnId="{E8F05959-BD99-2C41-A799-19B6272558ED}">
      <dgm:prSet/>
      <dgm:spPr/>
      <dgm:t>
        <a:bodyPr/>
        <a:lstStyle/>
        <a:p>
          <a:pPr algn="ctr"/>
          <a:endParaRPr lang="en-US"/>
        </a:p>
      </dgm:t>
    </dgm:pt>
    <dgm:pt modelId="{653C7887-C7F2-2847-A79B-CB71346960CF}">
      <dgm:prSet phldrT="[Text]"/>
      <dgm:spPr/>
      <dgm:t>
        <a:bodyPr/>
        <a:lstStyle/>
        <a:p>
          <a:pPr algn="ctr"/>
          <a:r>
            <a:rPr lang="en-US"/>
            <a:t>Modeing</a:t>
          </a:r>
        </a:p>
      </dgm:t>
    </dgm:pt>
    <dgm:pt modelId="{ABF5E0D5-983C-D042-A0CB-D30CDF83ACFB}" type="parTrans" cxnId="{9E2C0DBA-5D1A-B749-A00A-525D47D890D5}">
      <dgm:prSet/>
      <dgm:spPr/>
      <dgm:t>
        <a:bodyPr/>
        <a:lstStyle/>
        <a:p>
          <a:pPr algn="ctr"/>
          <a:endParaRPr lang="en-US"/>
        </a:p>
      </dgm:t>
    </dgm:pt>
    <dgm:pt modelId="{51AE05B1-857F-6545-9012-403BD1EA8ED3}" type="sibTrans" cxnId="{9E2C0DBA-5D1A-B749-A00A-525D47D890D5}">
      <dgm:prSet/>
      <dgm:spPr/>
      <dgm:t>
        <a:bodyPr/>
        <a:lstStyle/>
        <a:p>
          <a:pPr algn="ctr"/>
          <a:endParaRPr lang="en-US"/>
        </a:p>
      </dgm:t>
    </dgm:pt>
    <dgm:pt modelId="{28226CDC-74CE-1D41-9249-147C7F5A0F52}">
      <dgm:prSet phldrT="[Text]"/>
      <dgm:spPr/>
      <dgm:t>
        <a:bodyPr/>
        <a:lstStyle/>
        <a:p>
          <a:pPr algn="ctr"/>
          <a:r>
            <a:rPr lang="en-US"/>
            <a:t>Best explanation or hypothesis falsification</a:t>
          </a:r>
        </a:p>
      </dgm:t>
    </dgm:pt>
    <dgm:pt modelId="{2B140B37-AB76-8441-8F31-D2F1AC6C8606}" type="parTrans" cxnId="{793F5B75-D637-094C-85B0-83D9A03A54D8}">
      <dgm:prSet/>
      <dgm:spPr/>
      <dgm:t>
        <a:bodyPr/>
        <a:lstStyle/>
        <a:p>
          <a:pPr algn="ctr"/>
          <a:endParaRPr lang="en-US"/>
        </a:p>
      </dgm:t>
    </dgm:pt>
    <dgm:pt modelId="{4976DCEF-6520-884F-9955-40E21F2D5CBC}" type="sibTrans" cxnId="{793F5B75-D637-094C-85B0-83D9A03A54D8}">
      <dgm:prSet/>
      <dgm:spPr/>
      <dgm:t>
        <a:bodyPr/>
        <a:lstStyle/>
        <a:p>
          <a:pPr algn="ctr"/>
          <a:endParaRPr lang="en-US"/>
        </a:p>
      </dgm:t>
    </dgm:pt>
    <dgm:pt modelId="{4F730223-6838-014D-A9CE-FF26CD65A258}">
      <dgm:prSet phldrT="[Text]"/>
      <dgm:spPr/>
      <dgm:t>
        <a:bodyPr/>
        <a:lstStyle/>
        <a:p>
          <a:pPr algn="ctr"/>
          <a:r>
            <a:rPr lang="en-US"/>
            <a:t>Data collection</a:t>
          </a:r>
        </a:p>
      </dgm:t>
    </dgm:pt>
    <dgm:pt modelId="{7A3CC47C-104A-2242-89DE-32D28A6EFF5E}" type="parTrans" cxnId="{AD135431-CDED-804B-A344-F6D116ED5CA4}">
      <dgm:prSet/>
      <dgm:spPr/>
      <dgm:t>
        <a:bodyPr/>
        <a:lstStyle/>
        <a:p>
          <a:pPr algn="ctr"/>
          <a:endParaRPr lang="en-US"/>
        </a:p>
      </dgm:t>
    </dgm:pt>
    <dgm:pt modelId="{DD954136-A45E-A34C-96E4-CA04536A9445}" type="sibTrans" cxnId="{AD135431-CDED-804B-A344-F6D116ED5CA4}">
      <dgm:prSet/>
      <dgm:spPr/>
      <dgm:t>
        <a:bodyPr/>
        <a:lstStyle/>
        <a:p>
          <a:pPr algn="ctr"/>
          <a:endParaRPr lang="en-US"/>
        </a:p>
      </dgm:t>
    </dgm:pt>
    <dgm:pt modelId="{51517F38-8C1A-2847-BB94-6DDEC7D042F4}" type="pres">
      <dgm:prSet presAssocID="{7AE3FE36-DD1A-E140-A33D-E65EC6E7642F}" presName="cycle" presStyleCnt="0">
        <dgm:presLayoutVars>
          <dgm:dir/>
          <dgm:resizeHandles val="exact"/>
        </dgm:presLayoutVars>
      </dgm:prSet>
      <dgm:spPr/>
    </dgm:pt>
    <dgm:pt modelId="{C85BB8FE-83D4-C64F-8D8D-549518586878}" type="pres">
      <dgm:prSet presAssocID="{8571D558-42FE-4D49-B477-2EBE066A7498}" presName="node" presStyleLbl="node1" presStyleIdx="0" presStyleCnt="5">
        <dgm:presLayoutVars>
          <dgm:bulletEnabled val="1"/>
        </dgm:presLayoutVars>
      </dgm:prSet>
      <dgm:spPr/>
    </dgm:pt>
    <dgm:pt modelId="{8B2FD571-8C7C-B345-A92A-1C17AEDCE633}" type="pres">
      <dgm:prSet presAssocID="{8571D558-42FE-4D49-B477-2EBE066A7498}" presName="spNode" presStyleCnt="0"/>
      <dgm:spPr/>
    </dgm:pt>
    <dgm:pt modelId="{E8B469B5-E974-2140-A5AD-63804EC39043}" type="pres">
      <dgm:prSet presAssocID="{799471D3-00C6-2144-85B4-53345F0455CE}" presName="sibTrans" presStyleLbl="sibTrans1D1" presStyleIdx="0" presStyleCnt="5"/>
      <dgm:spPr/>
    </dgm:pt>
    <dgm:pt modelId="{787CA4E6-452D-894B-BA06-BA5FDDE2C2C0}" type="pres">
      <dgm:prSet presAssocID="{DB32B995-6E57-5F4B-995E-FF621B17892B}" presName="node" presStyleLbl="node1" presStyleIdx="1" presStyleCnt="5">
        <dgm:presLayoutVars>
          <dgm:bulletEnabled val="1"/>
        </dgm:presLayoutVars>
      </dgm:prSet>
      <dgm:spPr/>
    </dgm:pt>
    <dgm:pt modelId="{DAA5724A-2885-F144-B714-26F6216EE3A8}" type="pres">
      <dgm:prSet presAssocID="{DB32B995-6E57-5F4B-995E-FF621B17892B}" presName="spNode" presStyleCnt="0"/>
      <dgm:spPr/>
    </dgm:pt>
    <dgm:pt modelId="{3BBCDC6F-FD9D-A742-BA7F-6430F4638841}" type="pres">
      <dgm:prSet presAssocID="{8E74470D-1354-CB49-8A50-293B9B2A8777}" presName="sibTrans" presStyleLbl="sibTrans1D1" presStyleIdx="1" presStyleCnt="5"/>
      <dgm:spPr/>
    </dgm:pt>
    <dgm:pt modelId="{08E53FC4-CFB9-D14A-9CE4-5F6C4FF555C5}" type="pres">
      <dgm:prSet presAssocID="{653C7887-C7F2-2847-A79B-CB71346960CF}" presName="node" presStyleLbl="node1" presStyleIdx="2" presStyleCnt="5">
        <dgm:presLayoutVars>
          <dgm:bulletEnabled val="1"/>
        </dgm:presLayoutVars>
      </dgm:prSet>
      <dgm:spPr/>
    </dgm:pt>
    <dgm:pt modelId="{6C1CA9DF-957A-9E4E-A4D9-99E6FB7E4E23}" type="pres">
      <dgm:prSet presAssocID="{653C7887-C7F2-2847-A79B-CB71346960CF}" presName="spNode" presStyleCnt="0"/>
      <dgm:spPr/>
    </dgm:pt>
    <dgm:pt modelId="{5F8070C8-AAB0-3041-9105-87D9087FCA83}" type="pres">
      <dgm:prSet presAssocID="{51AE05B1-857F-6545-9012-403BD1EA8ED3}" presName="sibTrans" presStyleLbl="sibTrans1D1" presStyleIdx="2" presStyleCnt="5"/>
      <dgm:spPr/>
    </dgm:pt>
    <dgm:pt modelId="{79E8048B-8018-B447-96B6-EB1F14150F6E}" type="pres">
      <dgm:prSet presAssocID="{28226CDC-74CE-1D41-9249-147C7F5A0F52}" presName="node" presStyleLbl="node1" presStyleIdx="3" presStyleCnt="5">
        <dgm:presLayoutVars>
          <dgm:bulletEnabled val="1"/>
        </dgm:presLayoutVars>
      </dgm:prSet>
      <dgm:spPr/>
    </dgm:pt>
    <dgm:pt modelId="{8B87F4AD-4287-6445-8E96-DF608A0796F4}" type="pres">
      <dgm:prSet presAssocID="{28226CDC-74CE-1D41-9249-147C7F5A0F52}" presName="spNode" presStyleCnt="0"/>
      <dgm:spPr/>
    </dgm:pt>
    <dgm:pt modelId="{F978F535-F821-EE4E-987D-642627FC6B32}" type="pres">
      <dgm:prSet presAssocID="{4976DCEF-6520-884F-9955-40E21F2D5CBC}" presName="sibTrans" presStyleLbl="sibTrans1D1" presStyleIdx="3" presStyleCnt="5"/>
      <dgm:spPr/>
    </dgm:pt>
    <dgm:pt modelId="{92BF00C3-29EF-2A43-BE72-4AE10866EE8C}" type="pres">
      <dgm:prSet presAssocID="{4F730223-6838-014D-A9CE-FF26CD65A258}" presName="node" presStyleLbl="node1" presStyleIdx="4" presStyleCnt="5">
        <dgm:presLayoutVars>
          <dgm:bulletEnabled val="1"/>
        </dgm:presLayoutVars>
      </dgm:prSet>
      <dgm:spPr/>
    </dgm:pt>
    <dgm:pt modelId="{FC9F85DB-3130-E946-A0B1-2500C97CF6EB}" type="pres">
      <dgm:prSet presAssocID="{4F730223-6838-014D-A9CE-FF26CD65A258}" presName="spNode" presStyleCnt="0"/>
      <dgm:spPr/>
    </dgm:pt>
    <dgm:pt modelId="{F3CB7D54-740C-5F4E-A3BD-375FEB228C22}" type="pres">
      <dgm:prSet presAssocID="{DD954136-A45E-A34C-96E4-CA04536A9445}" presName="sibTrans" presStyleLbl="sibTrans1D1" presStyleIdx="4" presStyleCnt="5"/>
      <dgm:spPr/>
    </dgm:pt>
  </dgm:ptLst>
  <dgm:cxnLst>
    <dgm:cxn modelId="{F2465C03-A3A0-734A-A59C-7DC75CEDCD5A}" type="presOf" srcId="{51AE05B1-857F-6545-9012-403BD1EA8ED3}" destId="{5F8070C8-AAB0-3041-9105-87D9087FCA83}" srcOrd="0" destOrd="0" presId="urn:microsoft.com/office/officeart/2005/8/layout/cycle5"/>
    <dgm:cxn modelId="{DC864222-716E-E044-BAC9-75F92662BD7E}" type="presOf" srcId="{8571D558-42FE-4D49-B477-2EBE066A7498}" destId="{C85BB8FE-83D4-C64F-8D8D-549518586878}" srcOrd="0" destOrd="0" presId="urn:microsoft.com/office/officeart/2005/8/layout/cycle5"/>
    <dgm:cxn modelId="{AD135431-CDED-804B-A344-F6D116ED5CA4}" srcId="{7AE3FE36-DD1A-E140-A33D-E65EC6E7642F}" destId="{4F730223-6838-014D-A9CE-FF26CD65A258}" srcOrd="4" destOrd="0" parTransId="{7A3CC47C-104A-2242-89DE-32D28A6EFF5E}" sibTransId="{DD954136-A45E-A34C-96E4-CA04536A9445}"/>
    <dgm:cxn modelId="{A44F4256-1B7C-7944-A23E-6FF1DBF1214A}" type="presOf" srcId="{DD954136-A45E-A34C-96E4-CA04536A9445}" destId="{F3CB7D54-740C-5F4E-A3BD-375FEB228C22}" srcOrd="0" destOrd="0" presId="urn:microsoft.com/office/officeart/2005/8/layout/cycle5"/>
    <dgm:cxn modelId="{E8F05959-BD99-2C41-A799-19B6272558ED}" srcId="{7AE3FE36-DD1A-E140-A33D-E65EC6E7642F}" destId="{DB32B995-6E57-5F4B-995E-FF621B17892B}" srcOrd="1" destOrd="0" parTransId="{9284E268-6FBB-E942-9577-457DA353C97B}" sibTransId="{8E74470D-1354-CB49-8A50-293B9B2A8777}"/>
    <dgm:cxn modelId="{04682E5A-D573-224B-8C95-2624F5D5FB1E}" type="presOf" srcId="{DB32B995-6E57-5F4B-995E-FF621B17892B}" destId="{787CA4E6-452D-894B-BA06-BA5FDDE2C2C0}" srcOrd="0" destOrd="0" presId="urn:microsoft.com/office/officeart/2005/8/layout/cycle5"/>
    <dgm:cxn modelId="{A9E32D5D-BEB8-7946-871E-65603095935D}" type="presOf" srcId="{4F730223-6838-014D-A9CE-FF26CD65A258}" destId="{92BF00C3-29EF-2A43-BE72-4AE10866EE8C}" srcOrd="0" destOrd="0" presId="urn:microsoft.com/office/officeart/2005/8/layout/cycle5"/>
    <dgm:cxn modelId="{793F5B75-D637-094C-85B0-83D9A03A54D8}" srcId="{7AE3FE36-DD1A-E140-A33D-E65EC6E7642F}" destId="{28226CDC-74CE-1D41-9249-147C7F5A0F52}" srcOrd="3" destOrd="0" parTransId="{2B140B37-AB76-8441-8F31-D2F1AC6C8606}" sibTransId="{4976DCEF-6520-884F-9955-40E21F2D5CBC}"/>
    <dgm:cxn modelId="{C9EAE479-6D6C-D64C-B514-70C9E46DB700}" type="presOf" srcId="{8E74470D-1354-CB49-8A50-293B9B2A8777}" destId="{3BBCDC6F-FD9D-A742-BA7F-6430F4638841}" srcOrd="0" destOrd="0" presId="urn:microsoft.com/office/officeart/2005/8/layout/cycle5"/>
    <dgm:cxn modelId="{D966BC82-6C04-EA46-A663-B9E63F8CABAD}" type="presOf" srcId="{799471D3-00C6-2144-85B4-53345F0455CE}" destId="{E8B469B5-E974-2140-A5AD-63804EC39043}" srcOrd="0" destOrd="0" presId="urn:microsoft.com/office/officeart/2005/8/layout/cycle5"/>
    <dgm:cxn modelId="{7CE7CFA2-09D1-9B40-8DE6-F7E3896963E0}" type="presOf" srcId="{4976DCEF-6520-884F-9955-40E21F2D5CBC}" destId="{F978F535-F821-EE4E-987D-642627FC6B32}" srcOrd="0" destOrd="0" presId="urn:microsoft.com/office/officeart/2005/8/layout/cycle5"/>
    <dgm:cxn modelId="{538E35B5-D6BD-4040-9229-5861768AEDFA}" type="presOf" srcId="{28226CDC-74CE-1D41-9249-147C7F5A0F52}" destId="{79E8048B-8018-B447-96B6-EB1F14150F6E}" srcOrd="0" destOrd="0" presId="urn:microsoft.com/office/officeart/2005/8/layout/cycle5"/>
    <dgm:cxn modelId="{9E2C0DBA-5D1A-B749-A00A-525D47D890D5}" srcId="{7AE3FE36-DD1A-E140-A33D-E65EC6E7642F}" destId="{653C7887-C7F2-2847-A79B-CB71346960CF}" srcOrd="2" destOrd="0" parTransId="{ABF5E0D5-983C-D042-A0CB-D30CDF83ACFB}" sibTransId="{51AE05B1-857F-6545-9012-403BD1EA8ED3}"/>
    <dgm:cxn modelId="{44A15AE3-1D28-AC4C-84EF-0901EFCBD236}" srcId="{7AE3FE36-DD1A-E140-A33D-E65EC6E7642F}" destId="{8571D558-42FE-4D49-B477-2EBE066A7498}" srcOrd="0" destOrd="0" parTransId="{73E053D7-8F76-7645-9456-7D42F41CA575}" sibTransId="{799471D3-00C6-2144-85B4-53345F0455CE}"/>
    <dgm:cxn modelId="{DA5A17EA-0F0D-1241-A17E-77D1F6153E76}" type="presOf" srcId="{653C7887-C7F2-2847-A79B-CB71346960CF}" destId="{08E53FC4-CFB9-D14A-9CE4-5F6C4FF555C5}" srcOrd="0" destOrd="0" presId="urn:microsoft.com/office/officeart/2005/8/layout/cycle5"/>
    <dgm:cxn modelId="{18CA10F0-F14C-7E40-8D1F-76D7485EC81B}" type="presOf" srcId="{7AE3FE36-DD1A-E140-A33D-E65EC6E7642F}" destId="{51517F38-8C1A-2847-BB94-6DDEC7D042F4}" srcOrd="0" destOrd="0" presId="urn:microsoft.com/office/officeart/2005/8/layout/cycle5"/>
    <dgm:cxn modelId="{F0C9683C-3BF9-1E49-BA3E-462CB01510C2}" type="presParOf" srcId="{51517F38-8C1A-2847-BB94-6DDEC7D042F4}" destId="{C85BB8FE-83D4-C64F-8D8D-549518586878}" srcOrd="0" destOrd="0" presId="urn:microsoft.com/office/officeart/2005/8/layout/cycle5"/>
    <dgm:cxn modelId="{FE8227F7-CE98-B44A-9F05-B370DC1559BD}" type="presParOf" srcId="{51517F38-8C1A-2847-BB94-6DDEC7D042F4}" destId="{8B2FD571-8C7C-B345-A92A-1C17AEDCE633}" srcOrd="1" destOrd="0" presId="urn:microsoft.com/office/officeart/2005/8/layout/cycle5"/>
    <dgm:cxn modelId="{06965699-F682-BD4B-857B-7F6C45CEDE49}" type="presParOf" srcId="{51517F38-8C1A-2847-BB94-6DDEC7D042F4}" destId="{E8B469B5-E974-2140-A5AD-63804EC39043}" srcOrd="2" destOrd="0" presId="urn:microsoft.com/office/officeart/2005/8/layout/cycle5"/>
    <dgm:cxn modelId="{19E1CFF1-C529-BD41-A098-D370031AE85C}" type="presParOf" srcId="{51517F38-8C1A-2847-BB94-6DDEC7D042F4}" destId="{787CA4E6-452D-894B-BA06-BA5FDDE2C2C0}" srcOrd="3" destOrd="0" presId="urn:microsoft.com/office/officeart/2005/8/layout/cycle5"/>
    <dgm:cxn modelId="{A442391B-30B4-1D4D-AAB6-80ECA7E1B71F}" type="presParOf" srcId="{51517F38-8C1A-2847-BB94-6DDEC7D042F4}" destId="{DAA5724A-2885-F144-B714-26F6216EE3A8}" srcOrd="4" destOrd="0" presId="urn:microsoft.com/office/officeart/2005/8/layout/cycle5"/>
    <dgm:cxn modelId="{2BDBAD28-F243-5E43-B220-041A2E89FF65}" type="presParOf" srcId="{51517F38-8C1A-2847-BB94-6DDEC7D042F4}" destId="{3BBCDC6F-FD9D-A742-BA7F-6430F4638841}" srcOrd="5" destOrd="0" presId="urn:microsoft.com/office/officeart/2005/8/layout/cycle5"/>
    <dgm:cxn modelId="{7AF7D0C9-A6A9-9D46-8E3C-78B3AB38ED98}" type="presParOf" srcId="{51517F38-8C1A-2847-BB94-6DDEC7D042F4}" destId="{08E53FC4-CFB9-D14A-9CE4-5F6C4FF555C5}" srcOrd="6" destOrd="0" presId="urn:microsoft.com/office/officeart/2005/8/layout/cycle5"/>
    <dgm:cxn modelId="{CBE3A736-97BA-7B4D-8D47-186A02F549DF}" type="presParOf" srcId="{51517F38-8C1A-2847-BB94-6DDEC7D042F4}" destId="{6C1CA9DF-957A-9E4E-A4D9-99E6FB7E4E23}" srcOrd="7" destOrd="0" presId="urn:microsoft.com/office/officeart/2005/8/layout/cycle5"/>
    <dgm:cxn modelId="{3F2761CE-A713-A244-8628-941613F3188E}" type="presParOf" srcId="{51517F38-8C1A-2847-BB94-6DDEC7D042F4}" destId="{5F8070C8-AAB0-3041-9105-87D9087FCA83}" srcOrd="8" destOrd="0" presId="urn:microsoft.com/office/officeart/2005/8/layout/cycle5"/>
    <dgm:cxn modelId="{9B374FED-7CF2-834B-AF78-C79E162CB5A4}" type="presParOf" srcId="{51517F38-8C1A-2847-BB94-6DDEC7D042F4}" destId="{79E8048B-8018-B447-96B6-EB1F14150F6E}" srcOrd="9" destOrd="0" presId="urn:microsoft.com/office/officeart/2005/8/layout/cycle5"/>
    <dgm:cxn modelId="{1A4B98E9-B477-6B4E-86A7-645F8A8CA4B4}" type="presParOf" srcId="{51517F38-8C1A-2847-BB94-6DDEC7D042F4}" destId="{8B87F4AD-4287-6445-8E96-DF608A0796F4}" srcOrd="10" destOrd="0" presId="urn:microsoft.com/office/officeart/2005/8/layout/cycle5"/>
    <dgm:cxn modelId="{34D0ED7F-0CEE-BD4B-BA20-2B1BE24EC0C3}" type="presParOf" srcId="{51517F38-8C1A-2847-BB94-6DDEC7D042F4}" destId="{F978F535-F821-EE4E-987D-642627FC6B32}" srcOrd="11" destOrd="0" presId="urn:microsoft.com/office/officeart/2005/8/layout/cycle5"/>
    <dgm:cxn modelId="{D364B38F-4269-B840-98A1-9072E241BA3F}" type="presParOf" srcId="{51517F38-8C1A-2847-BB94-6DDEC7D042F4}" destId="{92BF00C3-29EF-2A43-BE72-4AE10866EE8C}" srcOrd="12" destOrd="0" presId="urn:microsoft.com/office/officeart/2005/8/layout/cycle5"/>
    <dgm:cxn modelId="{85435420-14A2-D745-9505-6F9BC0FBE4E9}" type="presParOf" srcId="{51517F38-8C1A-2847-BB94-6DDEC7D042F4}" destId="{FC9F85DB-3130-E946-A0B1-2500C97CF6EB}" srcOrd="13" destOrd="0" presId="urn:microsoft.com/office/officeart/2005/8/layout/cycle5"/>
    <dgm:cxn modelId="{46BAA18F-08EE-704A-99BE-B9AB5BCE45F3}" type="presParOf" srcId="{51517F38-8C1A-2847-BB94-6DDEC7D042F4}" destId="{F3CB7D54-740C-5F4E-A3BD-375FEB228C22}" srcOrd="14" destOrd="0" presId="urn:microsoft.com/office/officeart/2005/8/layout/cycle5"/>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5BB8FE-83D4-C64F-8D8D-549518586878}">
      <dsp:nvSpPr>
        <dsp:cNvPr id="0" name=""/>
        <dsp:cNvSpPr/>
      </dsp:nvSpPr>
      <dsp:spPr>
        <a:xfrm>
          <a:off x="1881362" y="787"/>
          <a:ext cx="890693" cy="5789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tatistical analysis and machine learning</a:t>
          </a:r>
        </a:p>
      </dsp:txBody>
      <dsp:txXfrm>
        <a:off x="1909624" y="29049"/>
        <a:ext cx="834169" cy="522426"/>
      </dsp:txXfrm>
    </dsp:sp>
    <dsp:sp modelId="{E8B469B5-E974-2140-A5AD-63804EC39043}">
      <dsp:nvSpPr>
        <dsp:cNvPr id="0" name=""/>
        <dsp:cNvSpPr/>
      </dsp:nvSpPr>
      <dsp:spPr>
        <a:xfrm>
          <a:off x="1169733" y="290262"/>
          <a:ext cx="2313951" cy="2313951"/>
        </a:xfrm>
        <a:custGeom>
          <a:avLst/>
          <a:gdLst/>
          <a:ahLst/>
          <a:cxnLst/>
          <a:rect l="0" t="0" r="0" b="0"/>
          <a:pathLst>
            <a:path>
              <a:moveTo>
                <a:pt x="1721717" y="147193"/>
              </a:moveTo>
              <a:arcTo wR="1156975" hR="1156975" stAng="17953020" swAng="1212198"/>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87CA4E6-452D-894B-BA06-BA5FDDE2C2C0}">
      <dsp:nvSpPr>
        <dsp:cNvPr id="0" name=""/>
        <dsp:cNvSpPr/>
      </dsp:nvSpPr>
      <dsp:spPr>
        <a:xfrm>
          <a:off x="2981712" y="800237"/>
          <a:ext cx="890693" cy="5789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Hypothesis or theory</a:t>
          </a:r>
        </a:p>
      </dsp:txBody>
      <dsp:txXfrm>
        <a:off x="3009974" y="828499"/>
        <a:ext cx="834169" cy="522426"/>
      </dsp:txXfrm>
    </dsp:sp>
    <dsp:sp modelId="{3BBCDC6F-FD9D-A742-BA7F-6430F4638841}">
      <dsp:nvSpPr>
        <dsp:cNvPr id="0" name=""/>
        <dsp:cNvSpPr/>
      </dsp:nvSpPr>
      <dsp:spPr>
        <a:xfrm>
          <a:off x="1169733" y="290262"/>
          <a:ext cx="2313951" cy="2313951"/>
        </a:xfrm>
        <a:custGeom>
          <a:avLst/>
          <a:gdLst/>
          <a:ahLst/>
          <a:cxnLst/>
          <a:rect l="0" t="0" r="0" b="0"/>
          <a:pathLst>
            <a:path>
              <a:moveTo>
                <a:pt x="2311181" y="1236992"/>
              </a:moveTo>
              <a:arcTo wR="1156975" hR="1156975" stAng="21837945" swAng="1360236"/>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08E53FC4-CFB9-D14A-9CE4-5F6C4FF555C5}">
      <dsp:nvSpPr>
        <dsp:cNvPr id="0" name=""/>
        <dsp:cNvSpPr/>
      </dsp:nvSpPr>
      <dsp:spPr>
        <a:xfrm>
          <a:off x="2561416" y="2093776"/>
          <a:ext cx="890693" cy="5789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Modeing</a:t>
          </a:r>
        </a:p>
      </dsp:txBody>
      <dsp:txXfrm>
        <a:off x="2589678" y="2122038"/>
        <a:ext cx="834169" cy="522426"/>
      </dsp:txXfrm>
    </dsp:sp>
    <dsp:sp modelId="{5F8070C8-AAB0-3041-9105-87D9087FCA83}">
      <dsp:nvSpPr>
        <dsp:cNvPr id="0" name=""/>
        <dsp:cNvSpPr/>
      </dsp:nvSpPr>
      <dsp:spPr>
        <a:xfrm>
          <a:off x="1169733" y="290262"/>
          <a:ext cx="2313951" cy="2313951"/>
        </a:xfrm>
        <a:custGeom>
          <a:avLst/>
          <a:gdLst/>
          <a:ahLst/>
          <a:cxnLst/>
          <a:rect l="0" t="0" r="0" b="0"/>
          <a:pathLst>
            <a:path>
              <a:moveTo>
                <a:pt x="1299080" y="2305191"/>
              </a:moveTo>
              <a:arcTo wR="1156975" hR="1156975" stAng="4976693" swAng="84661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9E8048B-8018-B447-96B6-EB1F14150F6E}">
      <dsp:nvSpPr>
        <dsp:cNvPr id="0" name=""/>
        <dsp:cNvSpPr/>
      </dsp:nvSpPr>
      <dsp:spPr>
        <a:xfrm>
          <a:off x="1201309" y="2093776"/>
          <a:ext cx="890693" cy="5789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est explanation or hypothesis falsification</a:t>
          </a:r>
        </a:p>
      </dsp:txBody>
      <dsp:txXfrm>
        <a:off x="1229571" y="2122038"/>
        <a:ext cx="834169" cy="522426"/>
      </dsp:txXfrm>
    </dsp:sp>
    <dsp:sp modelId="{F978F535-F821-EE4E-987D-642627FC6B32}">
      <dsp:nvSpPr>
        <dsp:cNvPr id="0" name=""/>
        <dsp:cNvSpPr/>
      </dsp:nvSpPr>
      <dsp:spPr>
        <a:xfrm>
          <a:off x="1169733" y="290262"/>
          <a:ext cx="2313951" cy="2313951"/>
        </a:xfrm>
        <a:custGeom>
          <a:avLst/>
          <a:gdLst/>
          <a:ahLst/>
          <a:cxnLst/>
          <a:rect l="0" t="0" r="0" b="0"/>
          <a:pathLst>
            <a:path>
              <a:moveTo>
                <a:pt x="122789" y="1675678"/>
              </a:moveTo>
              <a:arcTo wR="1156975" hR="1156975" stAng="9201819" swAng="1360236"/>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2BF00C3-29EF-2A43-BE72-4AE10866EE8C}">
      <dsp:nvSpPr>
        <dsp:cNvPr id="0" name=""/>
        <dsp:cNvSpPr/>
      </dsp:nvSpPr>
      <dsp:spPr>
        <a:xfrm>
          <a:off x="781013" y="800237"/>
          <a:ext cx="890693" cy="5789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ata collection</a:t>
          </a:r>
        </a:p>
      </dsp:txBody>
      <dsp:txXfrm>
        <a:off x="809275" y="828499"/>
        <a:ext cx="834169" cy="522426"/>
      </dsp:txXfrm>
    </dsp:sp>
    <dsp:sp modelId="{F3CB7D54-740C-5F4E-A3BD-375FEB228C22}">
      <dsp:nvSpPr>
        <dsp:cNvPr id="0" name=""/>
        <dsp:cNvSpPr/>
      </dsp:nvSpPr>
      <dsp:spPr>
        <a:xfrm>
          <a:off x="1169733" y="290262"/>
          <a:ext cx="2313951" cy="2313951"/>
        </a:xfrm>
        <a:custGeom>
          <a:avLst/>
          <a:gdLst/>
          <a:ahLst/>
          <a:cxnLst/>
          <a:rect l="0" t="0" r="0" b="0"/>
          <a:pathLst>
            <a:path>
              <a:moveTo>
                <a:pt x="278250" y="404357"/>
              </a:moveTo>
              <a:arcTo wR="1156975" hR="1156975" stAng="13234782" swAng="1212198"/>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SP31</b:Tag>
    <b:SourceType>JournalArticle</b:SourceType>
    <b:Guid>{5CE8E9DA-2F34-D448-BF99-2BBD6777D6FD}</b:Guid>
    <b:Title>Elements of logic</b:Title>
    <b:Year>1931</b:Year>
    <b:Author>
      <b:Author>
        <b:NameList>
          <b:Person>
            <b:Last>Pierce</b:Last>
            <b:First>C.</b:First>
            <b:Middle>S.</b:Middle>
          </b:Person>
        </b:NameList>
      </b:Author>
    </b:Author>
    <b:JournalName>Collected Papers of Charles Sanders Pierce</b:JournalName>
    <b:RefOrder>1</b:RefOrder>
  </b:Source>
</b:Sources>
</file>

<file path=customXml/itemProps1.xml><?xml version="1.0" encoding="utf-8"?>
<ds:datastoreItem xmlns:ds="http://schemas.openxmlformats.org/officeDocument/2006/customXml" ds:itemID="{E0794928-CD3A-204C-8757-38553F92C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7</Pages>
  <Words>3002</Words>
  <Characters>1711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ramanan, Srini (sv8nv)</dc:creator>
  <cp:keywords/>
  <dc:description/>
  <cp:lastModifiedBy>Microsoft Office User</cp:lastModifiedBy>
  <cp:revision>57</cp:revision>
  <dcterms:created xsi:type="dcterms:W3CDTF">2018-11-26T20:46:00Z</dcterms:created>
  <dcterms:modified xsi:type="dcterms:W3CDTF">2018-12-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923ab-e566-34a7-9aa8-076fd3494001</vt:lpwstr>
  </property>
  <property fmtid="{D5CDD505-2E9C-101B-9397-08002B2CF9AE}" pid="24" name="Mendeley Citation Style_1">
    <vt:lpwstr>http://www.zotero.org/styles/apa</vt:lpwstr>
  </property>
</Properties>
</file>